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F46B3A" w:rsidRPr="008F4CB5" w:rsidRDefault="00F46B3A" w:rsidP="00F46B3A">
      <w:pPr>
        <w:pStyle w:val="a8"/>
      </w:pPr>
      <w:r w:rsidRPr="008F4CB5">
        <w:rPr>
          <w:rFonts w:hint="eastAsia"/>
        </w:rPr>
        <w:t>云南大学数学与统计学院</w:t>
      </w:r>
      <w:r>
        <w:br/>
      </w:r>
      <w:r w:rsidRPr="008F4CB5">
        <w:rPr>
          <w:rFonts w:hint="eastAsia"/>
        </w:rPr>
        <w:t>上机实践报告</w:t>
      </w:r>
    </w:p>
    <w:p w:rsidR="00F46B3A" w:rsidRDefault="00F46B3A" w:rsidP="00F46B3A">
      <w:pPr>
        <w:rPr>
          <w:b/>
        </w:rPr>
      </w:pPr>
    </w:p>
    <w:tbl>
      <w:tblPr>
        <w:tblW w:w="1105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3685"/>
        <w:gridCol w:w="3685"/>
        <w:gridCol w:w="3685"/>
      </w:tblGrid>
      <w:tr w:rsidR="00F46B3A" w:rsidTr="008367B8">
        <w:trPr>
          <w:cantSplit/>
          <w:jc w:val="center"/>
        </w:trPr>
        <w:tc>
          <w:tcPr>
            <w:tcW w:w="3685" w:type="dxa"/>
          </w:tcPr>
          <w:p w:rsidR="00F46B3A" w:rsidRPr="0001385D" w:rsidRDefault="00F46B3A" w:rsidP="008367B8">
            <w:pPr>
              <w:rPr>
                <w:b/>
                <w:sz w:val="22"/>
              </w:rPr>
            </w:pPr>
            <w:r w:rsidRPr="003A7C6E">
              <w:rPr>
                <w:rStyle w:val="ac"/>
              </w:rPr>
              <w:t>课程</w:t>
            </w:r>
            <w:r w:rsidRPr="003A7C6E">
              <w:rPr>
                <w:rStyle w:val="ac"/>
                <w:rFonts w:hint="eastAsia"/>
              </w:rPr>
              <w:t>名称</w:t>
            </w:r>
            <w:r w:rsidRPr="003A7C6E">
              <w:rPr>
                <w:rStyle w:val="ac"/>
              </w:rPr>
              <w:t>：</w:t>
            </w:r>
            <w:r w:rsidRPr="003A7C6E">
              <w:rPr>
                <w:rStyle w:val="ad"/>
                <w:rFonts w:hint="eastAsia"/>
              </w:rPr>
              <w:t>数值计算实验</w:t>
            </w:r>
          </w:p>
        </w:tc>
        <w:tc>
          <w:tcPr>
            <w:tcW w:w="3685" w:type="dxa"/>
          </w:tcPr>
          <w:p w:rsidR="00F46B3A" w:rsidRPr="0001385D" w:rsidRDefault="00F46B3A" w:rsidP="008367B8">
            <w:pPr>
              <w:rPr>
                <w:b/>
                <w:sz w:val="22"/>
              </w:rPr>
            </w:pPr>
            <w:r w:rsidRPr="003A7C6E">
              <w:rPr>
                <w:rStyle w:val="ac"/>
                <w:rFonts w:hint="eastAsia"/>
              </w:rPr>
              <w:t>年</w:t>
            </w:r>
            <w:r w:rsidRPr="00675E73">
              <w:rPr>
                <w:rStyle w:val="ac"/>
                <w:rFonts w:hint="eastAsia"/>
              </w:rPr>
              <w:t>级</w:t>
            </w:r>
            <w:r w:rsidRPr="003A7C6E">
              <w:rPr>
                <w:rStyle w:val="ac"/>
              </w:rPr>
              <w:t>：</w:t>
            </w:r>
            <w:r w:rsidRPr="003A7C6E">
              <w:rPr>
                <w:rStyle w:val="ad"/>
                <w:rFonts w:hint="eastAsia"/>
              </w:rPr>
              <w:t>2015</w:t>
            </w:r>
            <w:r w:rsidRPr="003A7C6E">
              <w:rPr>
                <w:rStyle w:val="ad"/>
                <w:rFonts w:hint="eastAsia"/>
              </w:rPr>
              <w:t>级</w:t>
            </w:r>
          </w:p>
        </w:tc>
        <w:tc>
          <w:tcPr>
            <w:tcW w:w="3685" w:type="dxa"/>
          </w:tcPr>
          <w:p w:rsidR="00F46B3A" w:rsidRPr="0001385D" w:rsidRDefault="00F46B3A" w:rsidP="008367B8">
            <w:pPr>
              <w:rPr>
                <w:b/>
                <w:sz w:val="22"/>
              </w:rPr>
            </w:pPr>
            <w:r w:rsidRPr="003A7C6E">
              <w:rPr>
                <w:rStyle w:val="ac"/>
                <w:rFonts w:hint="eastAsia"/>
              </w:rPr>
              <w:t>上机实践成绩：</w:t>
            </w:r>
          </w:p>
        </w:tc>
      </w:tr>
      <w:tr w:rsidR="00F46B3A" w:rsidTr="008367B8">
        <w:trPr>
          <w:cantSplit/>
          <w:jc w:val="center"/>
        </w:trPr>
        <w:tc>
          <w:tcPr>
            <w:tcW w:w="3685" w:type="dxa"/>
          </w:tcPr>
          <w:p w:rsidR="00F46B3A" w:rsidRPr="0001385D" w:rsidRDefault="00F46B3A" w:rsidP="008367B8">
            <w:pPr>
              <w:rPr>
                <w:b/>
                <w:sz w:val="22"/>
              </w:rPr>
            </w:pPr>
            <w:r w:rsidRPr="003A7C6E">
              <w:rPr>
                <w:rStyle w:val="ac"/>
                <w:rFonts w:hint="eastAsia"/>
              </w:rPr>
              <w:t>指导教师：</w:t>
            </w:r>
            <w:r w:rsidRPr="003A7C6E">
              <w:rPr>
                <w:rStyle w:val="ad"/>
                <w:rFonts w:hint="eastAsia"/>
              </w:rPr>
              <w:t>朱娟萍</w:t>
            </w:r>
          </w:p>
        </w:tc>
        <w:tc>
          <w:tcPr>
            <w:tcW w:w="3685" w:type="dxa"/>
          </w:tcPr>
          <w:p w:rsidR="00F46B3A" w:rsidRPr="0001385D" w:rsidRDefault="00F46B3A" w:rsidP="008367B8">
            <w:pPr>
              <w:rPr>
                <w:b/>
                <w:sz w:val="22"/>
              </w:rPr>
            </w:pPr>
            <w:r w:rsidRPr="003A7C6E">
              <w:rPr>
                <w:rStyle w:val="ac"/>
                <w:rFonts w:hint="eastAsia"/>
              </w:rPr>
              <w:t>姓名</w:t>
            </w:r>
            <w:r w:rsidRPr="003A7C6E">
              <w:rPr>
                <w:rStyle w:val="ac"/>
              </w:rPr>
              <w:t>：</w:t>
            </w:r>
            <w:r w:rsidRPr="003A7C6E">
              <w:rPr>
                <w:rStyle w:val="ad"/>
                <w:rFonts w:hint="eastAsia"/>
              </w:rPr>
              <w:t>刘鹏</w:t>
            </w:r>
          </w:p>
        </w:tc>
        <w:tc>
          <w:tcPr>
            <w:tcW w:w="3685" w:type="dxa"/>
          </w:tcPr>
          <w:p w:rsidR="00F46B3A" w:rsidRPr="0001385D" w:rsidRDefault="00F46B3A" w:rsidP="008367B8">
            <w:pPr>
              <w:rPr>
                <w:b/>
                <w:sz w:val="22"/>
              </w:rPr>
            </w:pPr>
          </w:p>
        </w:tc>
      </w:tr>
      <w:tr w:rsidR="00F46B3A" w:rsidTr="008367B8">
        <w:trPr>
          <w:cantSplit/>
          <w:jc w:val="center"/>
        </w:trPr>
        <w:tc>
          <w:tcPr>
            <w:tcW w:w="3685" w:type="dxa"/>
          </w:tcPr>
          <w:p w:rsidR="00F46B3A" w:rsidRPr="0001385D" w:rsidRDefault="00F46B3A" w:rsidP="008367B8">
            <w:pPr>
              <w:rPr>
                <w:sz w:val="22"/>
              </w:rPr>
            </w:pPr>
            <w:r w:rsidRPr="003A7C6E">
              <w:rPr>
                <w:rStyle w:val="ac"/>
                <w:rFonts w:hint="eastAsia"/>
              </w:rPr>
              <w:t>上机实践</w:t>
            </w:r>
            <w:r w:rsidRPr="003A7C6E">
              <w:rPr>
                <w:rStyle w:val="ac"/>
              </w:rPr>
              <w:t>名称：</w:t>
            </w:r>
            <w:r w:rsidRPr="003A7C6E">
              <w:rPr>
                <w:rStyle w:val="ad"/>
                <w:rFonts w:hint="eastAsia"/>
              </w:rPr>
              <w:t>解线性方程组的迭代法</w:t>
            </w:r>
          </w:p>
        </w:tc>
        <w:tc>
          <w:tcPr>
            <w:tcW w:w="3685" w:type="dxa"/>
          </w:tcPr>
          <w:p w:rsidR="00F46B3A" w:rsidRPr="0001385D" w:rsidRDefault="00F46B3A" w:rsidP="008367B8">
            <w:pPr>
              <w:rPr>
                <w:b/>
                <w:sz w:val="22"/>
              </w:rPr>
            </w:pPr>
            <w:r w:rsidRPr="003A7C6E">
              <w:rPr>
                <w:rStyle w:val="ac"/>
                <w:rFonts w:hint="eastAsia"/>
              </w:rPr>
              <w:t>学号：</w:t>
            </w:r>
            <w:r w:rsidRPr="003A7C6E">
              <w:rPr>
                <w:rStyle w:val="ad"/>
                <w:rFonts w:hint="eastAsia"/>
              </w:rPr>
              <w:t>2</w:t>
            </w:r>
            <w:r w:rsidRPr="003A7C6E">
              <w:rPr>
                <w:rStyle w:val="ad"/>
              </w:rPr>
              <w:t>0151910042</w:t>
            </w:r>
          </w:p>
        </w:tc>
        <w:tc>
          <w:tcPr>
            <w:tcW w:w="3685" w:type="dxa"/>
          </w:tcPr>
          <w:p w:rsidR="00F46B3A" w:rsidRPr="0001385D" w:rsidRDefault="00F46B3A" w:rsidP="008367B8">
            <w:pPr>
              <w:rPr>
                <w:b/>
                <w:sz w:val="22"/>
              </w:rPr>
            </w:pPr>
            <w:r w:rsidRPr="003A7C6E">
              <w:rPr>
                <w:rStyle w:val="ac"/>
                <w:rFonts w:hint="eastAsia"/>
              </w:rPr>
              <w:t>上机实践日期：</w:t>
            </w:r>
            <w:r w:rsidRPr="003A7C6E">
              <w:rPr>
                <w:rStyle w:val="ad"/>
                <w:rFonts w:hint="eastAsia"/>
              </w:rPr>
              <w:t>2017-11-28</w:t>
            </w:r>
          </w:p>
        </w:tc>
      </w:tr>
      <w:tr w:rsidR="00F46B3A" w:rsidTr="008367B8">
        <w:trPr>
          <w:cantSplit/>
          <w:jc w:val="center"/>
        </w:trPr>
        <w:tc>
          <w:tcPr>
            <w:tcW w:w="3685" w:type="dxa"/>
          </w:tcPr>
          <w:p w:rsidR="00F46B3A" w:rsidRPr="0001385D" w:rsidRDefault="00F46B3A" w:rsidP="008367B8">
            <w:pPr>
              <w:rPr>
                <w:b/>
                <w:sz w:val="22"/>
              </w:rPr>
            </w:pPr>
            <w:r w:rsidRPr="003A7C6E">
              <w:rPr>
                <w:rStyle w:val="ac"/>
                <w:rFonts w:hint="eastAsia"/>
              </w:rPr>
              <w:t>上机实践编号</w:t>
            </w:r>
            <w:r w:rsidRPr="003A7C6E">
              <w:rPr>
                <w:rStyle w:val="ac"/>
              </w:rPr>
              <w:t>：</w:t>
            </w:r>
            <w:r w:rsidRPr="003A7C6E">
              <w:rPr>
                <w:rStyle w:val="ad"/>
              </w:rPr>
              <w:t>No.0</w:t>
            </w:r>
            <w:r w:rsidRPr="003A7C6E">
              <w:rPr>
                <w:rStyle w:val="ad"/>
                <w:rFonts w:hint="eastAsia"/>
              </w:rPr>
              <w:t>2</w:t>
            </w:r>
          </w:p>
        </w:tc>
        <w:tc>
          <w:tcPr>
            <w:tcW w:w="3685" w:type="dxa"/>
          </w:tcPr>
          <w:p w:rsidR="00F46B3A" w:rsidRPr="0001385D" w:rsidRDefault="00F46B3A" w:rsidP="008367B8">
            <w:pPr>
              <w:rPr>
                <w:b/>
                <w:sz w:val="22"/>
              </w:rPr>
            </w:pPr>
            <w:r w:rsidRPr="00675E73">
              <w:rPr>
                <w:rStyle w:val="ac"/>
                <w:rFonts w:hint="eastAsia"/>
              </w:rPr>
              <w:t>组</w:t>
            </w:r>
            <w:r w:rsidRPr="003A7C6E">
              <w:rPr>
                <w:rStyle w:val="ac"/>
                <w:rFonts w:hint="eastAsia"/>
              </w:rPr>
              <w:t>号</w:t>
            </w:r>
            <w:r w:rsidRPr="003A7C6E">
              <w:rPr>
                <w:rStyle w:val="ac"/>
              </w:rPr>
              <w:t>：</w:t>
            </w:r>
          </w:p>
        </w:tc>
        <w:tc>
          <w:tcPr>
            <w:tcW w:w="3685" w:type="dxa"/>
          </w:tcPr>
          <w:p w:rsidR="00F46B3A" w:rsidRPr="0001385D" w:rsidRDefault="00F46B3A" w:rsidP="008367B8">
            <w:pPr>
              <w:rPr>
                <w:b/>
                <w:sz w:val="22"/>
              </w:rPr>
            </w:pPr>
            <w:r w:rsidRPr="003A7C6E">
              <w:rPr>
                <w:rStyle w:val="ac"/>
                <w:rFonts w:hint="eastAsia"/>
              </w:rPr>
              <w:t>最后修改时间：</w:t>
            </w:r>
            <w:r w:rsidRPr="003A7C6E">
              <w:rPr>
                <w:rStyle w:val="ad"/>
                <w:rFonts w:hint="eastAsia"/>
              </w:rPr>
              <w:t>19</w:t>
            </w:r>
            <w:r w:rsidRPr="003A7C6E">
              <w:rPr>
                <w:rStyle w:val="ad"/>
              </w:rPr>
              <w:t>:51</w:t>
            </w:r>
          </w:p>
        </w:tc>
      </w:tr>
    </w:tbl>
    <w:p w:rsidR="00F46B3A" w:rsidRDefault="00F46B3A" w:rsidP="00F46B3A">
      <w:pPr>
        <w:pBdr>
          <w:bottom w:val="single" w:sz="6" w:space="1" w:color="auto"/>
        </w:pBdr>
      </w:pPr>
    </w:p>
    <w:p w:rsidR="00F46B3A" w:rsidRDefault="00F46B3A" w:rsidP="00F46B3A"/>
    <w:p w:rsidR="00F46B3A" w:rsidRDefault="00F46B3A" w:rsidP="00F46B3A">
      <w:pPr>
        <w:pStyle w:val="1"/>
      </w:pPr>
      <w:r>
        <w:rPr>
          <w:rFonts w:hint="eastAsia"/>
        </w:rPr>
        <w:t>实验</w:t>
      </w:r>
      <w:r>
        <w:t>目的</w:t>
      </w:r>
    </w:p>
    <w:p w:rsidR="00F46B3A" w:rsidRDefault="00F46B3A" w:rsidP="00F46B3A">
      <w:pPr>
        <w:ind w:firstLineChars="200" w:firstLine="480"/>
      </w:pPr>
      <w:r>
        <w:rPr>
          <w:rFonts w:hint="eastAsia"/>
        </w:rPr>
        <w:t>1.</w:t>
      </w:r>
      <w:r>
        <w:t xml:space="preserve"> </w:t>
      </w:r>
      <w:r>
        <w:rPr>
          <w:rFonts w:hint="eastAsia"/>
        </w:rPr>
        <w:t>通过对所学的线性方程组迭代求解的理论方法进行编程，提升程序编写水平</w:t>
      </w:r>
      <w:r>
        <w:t>；</w:t>
      </w:r>
    </w:p>
    <w:p w:rsidR="00F46B3A" w:rsidRDefault="00F46B3A" w:rsidP="00F46B3A">
      <w:pPr>
        <w:ind w:firstLineChars="200" w:firstLine="480"/>
      </w:pPr>
      <w:r>
        <w:rPr>
          <w:rFonts w:hint="eastAsia"/>
        </w:rPr>
        <w:t>2.</w:t>
      </w:r>
      <w:r>
        <w:t xml:space="preserve"> </w:t>
      </w:r>
      <w:r>
        <w:rPr>
          <w:rFonts w:hint="eastAsia"/>
        </w:rPr>
        <w:t>通过对理论方法的编程实验，进一步掌握理论方法的每一个细节；</w:t>
      </w:r>
    </w:p>
    <w:p w:rsidR="00F46B3A" w:rsidRDefault="00F46B3A" w:rsidP="00F46B3A">
      <w:pPr>
        <w:ind w:firstLineChars="200" w:firstLine="480"/>
      </w:pPr>
      <w:r>
        <w:rPr>
          <w:rFonts w:hint="eastAsia"/>
        </w:rPr>
        <w:t>3.</w:t>
      </w:r>
      <w:r>
        <w:t xml:space="preserve"> </w:t>
      </w:r>
      <w:r>
        <w:rPr>
          <w:rFonts w:hint="eastAsia"/>
        </w:rPr>
        <w:t>通过数值法求解，掌握判断循环终结的条件，理解矩阵范数的存在意义。</w:t>
      </w:r>
    </w:p>
    <w:p w:rsidR="00F46B3A" w:rsidRDefault="00F46B3A" w:rsidP="00F46B3A">
      <w:pPr>
        <w:pStyle w:val="1"/>
      </w:pPr>
      <w:r>
        <w:rPr>
          <w:rFonts w:hint="eastAsia"/>
        </w:rPr>
        <w:t>实验</w:t>
      </w:r>
      <w:r>
        <w:t>内容</w:t>
      </w:r>
    </w:p>
    <w:p w:rsidR="00F46B3A" w:rsidRDefault="00F46B3A" w:rsidP="00007B33">
      <w:pPr>
        <w:ind w:firstLineChars="200" w:firstLine="480"/>
      </w:pPr>
      <w:r>
        <w:t xml:space="preserve">1. </w:t>
      </w:r>
      <w:r>
        <w:rPr>
          <w:rFonts w:hint="eastAsia"/>
        </w:rPr>
        <w:t>编制求矩阵的各种范数的程序；</w:t>
      </w:r>
    </w:p>
    <w:p w:rsidR="00F46B3A" w:rsidRDefault="00F46B3A" w:rsidP="00007B33">
      <w:pPr>
        <w:ind w:firstLineChars="200" w:firstLine="480"/>
      </w:pPr>
      <w:r>
        <w:t xml:space="preserve">2. </w:t>
      </w:r>
      <w:r>
        <w:rPr>
          <w:rFonts w:hint="eastAsia"/>
        </w:rPr>
        <w:t>编程实现用雅可比迭代法求线性方程组的数值解；</w:t>
      </w:r>
    </w:p>
    <w:p w:rsidR="00F46B3A" w:rsidRDefault="00F46B3A" w:rsidP="00007B33">
      <w:pPr>
        <w:ind w:firstLineChars="200" w:firstLine="480"/>
      </w:pPr>
      <w:r>
        <w:t xml:space="preserve">3. </w:t>
      </w:r>
      <w:r>
        <w:rPr>
          <w:rFonts w:hint="eastAsia"/>
        </w:rPr>
        <w:t>编程实现用高斯</w:t>
      </w:r>
      <w:r>
        <w:rPr>
          <w:rFonts w:hint="eastAsia"/>
        </w:rPr>
        <w:t>-</w:t>
      </w:r>
      <w:r>
        <w:rPr>
          <w:rFonts w:hint="eastAsia"/>
        </w:rPr>
        <w:t>塞德尔方法求线性方程组的数值解；</w:t>
      </w:r>
    </w:p>
    <w:p w:rsidR="00F46B3A" w:rsidRDefault="00F46B3A" w:rsidP="00007B33">
      <w:pPr>
        <w:ind w:firstLineChars="200" w:firstLine="480"/>
      </w:pPr>
      <w:r>
        <w:rPr>
          <w:rFonts w:hint="eastAsia"/>
        </w:rPr>
        <w:t>4.</w:t>
      </w:r>
      <w:r>
        <w:t xml:space="preserve"> </w:t>
      </w:r>
      <w:r>
        <w:rPr>
          <w:rFonts w:hint="eastAsia"/>
        </w:rPr>
        <w:t>编程实现用</w:t>
      </w:r>
      <w:r>
        <w:rPr>
          <w:rFonts w:hint="eastAsia"/>
        </w:rPr>
        <w:t>SOR</w:t>
      </w:r>
      <w:r>
        <w:rPr>
          <w:rFonts w:hint="eastAsia"/>
        </w:rPr>
        <w:t>方法求线性方程组的数值解。</w:t>
      </w:r>
    </w:p>
    <w:p w:rsidR="003A7C6E" w:rsidRDefault="00F46B3A" w:rsidP="003A7C6E">
      <w:pPr>
        <w:pStyle w:val="1"/>
        <w:sectPr w:rsidR="003A7C6E" w:rsidSect="003A7C6E">
          <w:footerReference w:type="default" r:id="rId8"/>
          <w:headerReference w:type="first" r:id="rId9"/>
          <w:footerReference w:type="first" r:id="rId10"/>
          <w:footnotePr>
            <w:pos w:val="beneathText"/>
          </w:footnotePr>
          <w:type w:val="continuous"/>
          <w:pgSz w:w="13608" w:h="16840"/>
          <w:pgMar w:top="1440" w:right="1083" w:bottom="1440" w:left="1083" w:header="720" w:footer="720" w:gutter="284"/>
          <w:cols w:space="720"/>
        </w:sectPr>
      </w:pPr>
      <w:r>
        <w:rPr>
          <w:rFonts w:hint="eastAsia"/>
        </w:rPr>
        <w:t>实验平台</w:t>
      </w:r>
    </w:p>
    <w:p w:rsidR="00F46B3A" w:rsidRDefault="00F46B3A" w:rsidP="003A7C6E">
      <w:pPr>
        <w:ind w:firstLineChars="200" w:firstLine="480"/>
      </w:pPr>
      <w:r>
        <w:rPr>
          <w:rFonts w:hint="eastAsia"/>
        </w:rPr>
        <w:t>Windows</w:t>
      </w:r>
      <w:r>
        <w:t xml:space="preserve"> 10 170</w:t>
      </w:r>
      <w:r>
        <w:rPr>
          <w:rFonts w:hint="eastAsia"/>
        </w:rPr>
        <w:t>9</w:t>
      </w:r>
      <w:r>
        <w:t xml:space="preserve"> </w:t>
      </w:r>
      <w:r>
        <w:rPr>
          <w:rFonts w:hint="eastAsia"/>
        </w:rPr>
        <w:t>Enterprise</w:t>
      </w:r>
      <w:r>
        <w:t xml:space="preserve"> </w:t>
      </w:r>
      <w:r>
        <w:rPr>
          <w:rFonts w:hint="eastAsia"/>
        </w:rPr>
        <w:t>中文版；</w:t>
      </w:r>
    </w:p>
    <w:p w:rsidR="00F46B3A" w:rsidRDefault="00F46B3A" w:rsidP="003A7C6E">
      <w:pPr>
        <w:ind w:firstLineChars="200" w:firstLine="480"/>
      </w:pPr>
      <w:r>
        <w:rPr>
          <w:rFonts w:hint="eastAsia"/>
        </w:rPr>
        <w:t>Python</w:t>
      </w:r>
      <w:r>
        <w:t xml:space="preserve"> </w:t>
      </w:r>
      <w:r>
        <w:rPr>
          <w:rFonts w:hint="eastAsia"/>
        </w:rPr>
        <w:t>3</w:t>
      </w:r>
      <w:r>
        <w:t>.6.0</w:t>
      </w:r>
      <w:r>
        <w:rPr>
          <w:rFonts w:hint="eastAsia"/>
        </w:rPr>
        <w:t>；</w:t>
      </w:r>
    </w:p>
    <w:p w:rsidR="00F46B3A" w:rsidRDefault="00F46B3A" w:rsidP="003A7C6E">
      <w:pPr>
        <w:ind w:firstLineChars="200" w:firstLine="480"/>
      </w:pPr>
      <w:r>
        <w:t>Wing IDE Professional 6.0.5-1</w:t>
      </w:r>
      <w:r>
        <w:rPr>
          <w:rFonts w:hint="eastAsia"/>
        </w:rPr>
        <w:t>集成开发环境；</w:t>
      </w:r>
    </w:p>
    <w:p w:rsidR="00F46B3A" w:rsidRDefault="00F46B3A" w:rsidP="003A7C6E">
      <w:pPr>
        <w:ind w:firstLineChars="200" w:firstLine="480"/>
      </w:pPr>
      <w:r>
        <w:rPr>
          <w:rFonts w:hint="eastAsia"/>
        </w:rPr>
        <w:t>MATLAB</w:t>
      </w:r>
      <w:r>
        <w:t xml:space="preserve"> </w:t>
      </w:r>
      <w:r>
        <w:rPr>
          <w:rFonts w:hint="eastAsia"/>
        </w:rPr>
        <w:t>R2017b</w:t>
      </w:r>
      <w:r>
        <w:t xml:space="preserve"> win64</w:t>
      </w:r>
      <w:r>
        <w:t>；</w:t>
      </w:r>
    </w:p>
    <w:p w:rsidR="00F46B3A" w:rsidRDefault="00F46B3A" w:rsidP="003A7C6E">
      <w:pPr>
        <w:ind w:firstLineChars="200" w:firstLine="480"/>
      </w:pPr>
      <w:r>
        <w:rPr>
          <w:rFonts w:hint="eastAsia"/>
        </w:rPr>
        <w:t>AxMath</w:t>
      </w:r>
      <w:r>
        <w:rPr>
          <w:rFonts w:hint="eastAsia"/>
        </w:rPr>
        <w:t>公式编辑器；</w:t>
      </w:r>
    </w:p>
    <w:p w:rsidR="00F46B3A" w:rsidRDefault="00F46B3A" w:rsidP="003A7C6E">
      <w:pPr>
        <w:ind w:firstLineChars="200" w:firstLine="480"/>
      </w:pPr>
      <w:r>
        <w:t xml:space="preserve">EndNote X8 </w:t>
      </w:r>
      <w:r>
        <w:t>文献管理</w:t>
      </w:r>
      <w:r>
        <w:rPr>
          <w:rFonts w:hint="eastAsia"/>
        </w:rPr>
        <w:t>。</w:t>
      </w:r>
    </w:p>
    <w:p w:rsidR="00F46B3A" w:rsidRDefault="00F46B3A" w:rsidP="00F46B3A">
      <w:pPr>
        <w:pStyle w:val="1"/>
      </w:pPr>
      <w:r>
        <w:rPr>
          <w:rFonts w:hint="eastAsia"/>
        </w:rPr>
        <w:t>实验记录与实验结果分析</w:t>
      </w:r>
    </w:p>
    <w:p w:rsidR="00F46B3A" w:rsidRDefault="00F46B3A" w:rsidP="00F46B3A">
      <w:pPr>
        <w:pStyle w:val="2"/>
      </w:pPr>
      <w:r>
        <w:t>1</w:t>
      </w:r>
      <w:r>
        <w:rPr>
          <w:rFonts w:hint="eastAsia"/>
        </w:rPr>
        <w:t>题</w:t>
      </w:r>
    </w:p>
    <w:p w:rsidR="00F46B3A" w:rsidRDefault="00F46B3A" w:rsidP="00F46B3A">
      <w:pPr>
        <w:ind w:firstLineChars="200" w:firstLine="480"/>
      </w:pPr>
      <w:r>
        <w:rPr>
          <w:rFonts w:hint="eastAsia"/>
        </w:rPr>
        <w:t>对下列矩阵计算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d>
              <m:dPr>
                <m:begChr m:val="‖"/>
                <m:endChr m:val="‖"/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 xml:space="preserve"> · </m:t>
                </m:r>
              </m:e>
            </m:d>
            <m:ctrlPr>
              <w:rPr>
                <w:rFonts w:ascii="Latin Modern Math" w:hAnsi="Latin Modern Math"/>
              </w:rPr>
            </m:ctrlP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∞</m:t>
            </m:r>
          </m:sub>
        </m:sSub>
      </m:oMath>
      <w:r>
        <w:rPr>
          <w:rFonts w:hint="eastAsia"/>
        </w:rPr>
        <w:t>，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d>
              <m:dPr>
                <m:begChr m:val="‖"/>
                <m:endChr m:val="‖"/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 xml:space="preserve"> · </m:t>
                </m:r>
              </m:e>
            </m:d>
            <m:ctrlPr>
              <w:rPr>
                <w:rFonts w:ascii="Latin Modern Math" w:hAnsi="Latin Modern Math"/>
              </w:rPr>
            </m:ctrlPr>
          </m:e>
          <m:sub>
            <m:r>
              <w:rPr>
                <w:rFonts w:ascii="Latin Modern Math" w:hAnsi="Latin Modern Math" w:hint="eastAsia"/>
              </w:rPr>
              <m:t>1</m:t>
            </m:r>
          </m:sub>
        </m:sSub>
      </m:oMath>
      <w:r>
        <w:rPr>
          <w:rFonts w:hint="eastAsia"/>
        </w:rPr>
        <w:t>，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d>
              <m:dPr>
                <m:begChr m:val="‖"/>
                <m:endChr m:val="‖"/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 xml:space="preserve"> · </m:t>
                </m:r>
              </m:e>
            </m:d>
            <m:ctrlPr>
              <w:rPr>
                <w:rFonts w:ascii="Latin Modern Math" w:hAnsi="Latin Modern Math"/>
              </w:rPr>
            </m:ctrlPr>
          </m:e>
          <m:sub>
            <m:r>
              <w:rPr>
                <w:rFonts w:ascii="Latin Modern Math" w:hAnsi="Latin Modern Math" w:hint="eastAsia"/>
              </w:rPr>
              <m:t>2</m:t>
            </m:r>
          </m:sub>
        </m:sSub>
      </m:oMath>
      <w:r>
        <w:fldChar w:fldCharType="begin"/>
      </w:r>
      <w:r>
        <w:rPr>
          <w:rFonts w:hint="eastAsia"/>
        </w:rPr>
        <w:instrText xml:space="preserve"> ADDIN EN.CITE &lt;EndNote&gt;&lt;Cite&gt;&lt;Author&gt;</w:instrText>
      </w:r>
      <w:r>
        <w:rPr>
          <w:rFonts w:hint="eastAsia"/>
        </w:rPr>
        <w:instrText>金一庆</w:instrText>
      </w:r>
      <w:r>
        <w:rPr>
          <w:rFonts w:hint="eastAsia"/>
        </w:rPr>
        <w:instrText>&lt;/Author&gt;&lt;Year&gt;2000.2&lt;/Year&gt;&lt;RecNum&gt;66&lt;/RecNum&gt;&lt;DisplayText&gt;&lt;style face="superscript"&gt;[1]&lt;/style&gt;&lt;/DisplayText&gt;&lt;record&gt;&lt;rec-number&gt;66&lt;/rec-number&gt;&lt;foreign-keys&gt;&lt;key app="EN" db-id="2tp222ewqa5fzcexwwavraw8easf9092sa0f" timestamp="1506869940"&gt;66&lt;/key&gt;&lt;/foreign-keys&gt;&lt;ref-type name="Book"&gt;6&lt;/ref-type&gt;&lt;contributors&gt;&lt;authors&gt;&lt;author&gt;&lt;style face="normal" font="default" charset="134" size="100%"&gt;</w:instrText>
      </w:r>
      <w:r>
        <w:rPr>
          <w:rFonts w:hint="eastAsia"/>
        </w:rPr>
        <w:instrText>金一庆</w:instrText>
      </w:r>
      <w:r>
        <w:rPr>
          <w:rFonts w:hint="eastAsia"/>
        </w:rPr>
        <w:instrText>&lt;/style&gt;&lt;/author&gt;&lt;author&gt;&lt;style face="normal" font="default" charset="134" size="100%"&gt;</w:instrText>
      </w:r>
      <w:r>
        <w:rPr>
          <w:rFonts w:hint="eastAsia"/>
        </w:rPr>
        <w:instrText>陈越</w:instrText>
      </w:r>
      <w:r>
        <w:rPr>
          <w:rFonts w:hint="eastAsia"/>
        </w:rPr>
        <w:instrText>&lt;/style&gt;&lt;/author&gt;&lt;author&gt;&lt;style face="normal" font="default" charset="134" size="100%"&gt;</w:instrText>
      </w:r>
      <w:r>
        <w:rPr>
          <w:rFonts w:hint="eastAsia"/>
        </w:rPr>
        <w:instrText>王冬梅</w:instrText>
      </w:r>
      <w:r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>
        <w:rPr>
          <w:rFonts w:hint="eastAsia"/>
        </w:rPr>
        <w:instrText>数值方法</w:instrText>
      </w:r>
      <w:r>
        <w:rPr>
          <w:rFonts w:hint="eastAsia"/>
        </w:rPr>
        <w:instrText>&lt;/style&gt;&lt;/title&gt;&lt;secondary-title&gt;&lt;style face="normal" font="default" charset="134" size="100%"&gt;</w:instrText>
      </w:r>
      <w:r>
        <w:rPr>
          <w:rFonts w:hint="eastAsia"/>
        </w:rPr>
        <w:instrText>重点大学计算机教材</w:instrText>
      </w:r>
      <w:r>
        <w:rPr>
          <w:rFonts w:hint="eastAsia"/>
        </w:rPr>
        <w:instrText>&lt;/style&gt;&lt;/secondary-title&gt;&lt;/titles&gt;&lt;dates&gt;&lt;year&gt;2000.2&lt;/year&gt;&lt;/dates&gt;&lt;pub-location&gt;&lt;style face="normal" font="default" charset="134" size="100%"&gt;</w:instrText>
      </w:r>
      <w:r>
        <w:rPr>
          <w:rFonts w:hint="eastAsia"/>
        </w:rPr>
        <w:instrText>北京</w:instrText>
      </w:r>
      <w:r>
        <w:rPr>
          <w:rFonts w:hint="eastAsia"/>
        </w:rPr>
        <w:instrText>&lt;/style&gt;&lt;/pub-location&gt;&lt;publisher&gt;&lt;style face="normal" font="default" charset="134" size="100%"&gt;</w:instrText>
      </w:r>
      <w:r>
        <w:rPr>
          <w:rFonts w:hint="eastAsia"/>
        </w:rPr>
        <w:instrText>机械工业出版社</w:instrText>
      </w:r>
      <w:r>
        <w:rPr>
          <w:rFonts w:hint="eastAsia"/>
        </w:rPr>
        <w:instrText>&lt;/style&gt;&lt;/publisher&gt;&lt;urls&gt;&lt;/urls&gt;&lt;/record&gt;&lt;/Cite&gt;&lt;/EndNote&gt;</w:instrText>
      </w:r>
      <w:r>
        <w:fldChar w:fldCharType="separate"/>
      </w:r>
      <w:r w:rsidRPr="005911AA">
        <w:rPr>
          <w:noProof/>
          <w:vertAlign w:val="superscript"/>
        </w:rPr>
        <w:t>[1]</w:t>
      </w:r>
      <w:r>
        <w:fldChar w:fldCharType="end"/>
      </w:r>
      <w:r w:rsidRPr="00A52D7F">
        <w:rPr>
          <w:rFonts w:hint="eastAsia"/>
        </w:rPr>
        <w:t xml:space="preserve"> </w:t>
      </w:r>
      <w:r>
        <w:rPr>
          <w:rFonts w:hint="eastAsia"/>
        </w:rPr>
        <w:t>：</w:t>
      </w:r>
    </w:p>
    <w:p w:rsidR="00F46B3A" w:rsidRDefault="00F46B3A" w:rsidP="006E18D9">
      <w:pPr>
        <w:pStyle w:val="af4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m:oMath>
        <m: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begChr m:val="["/>
            <m:endChr m:val="]"/>
            <m:ctrlPr>
              <w:rPr>
                <w:rFonts w:ascii="Latin Modern Math" w:hAnsi="Latin Modern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right"/>
                    </m:mcPr>
                  </m:mc>
                </m:mcs>
                <m:ctrlPr>
                  <w:rPr>
                    <w:rFonts w:ascii="Latin Modern Math" w:hAnsi="Latin Modern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-1</m:t>
                  </m:r>
                </m:e>
              </m:mr>
              <m:mr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2</m:t>
                  </m:r>
                </m:e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1</m:t>
                  </m:r>
                </m:e>
              </m:mr>
            </m:m>
          </m:e>
        </m:d>
      </m:oMath>
      <w:r>
        <w:tab/>
      </w:r>
      <w:r>
        <w:tab/>
      </w: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  <m:oMath>
        <m:r>
          <w:rPr>
            <w:rFonts w:ascii="Latin Modern Math" w:hAnsi="Latin Modern Math"/>
          </w:rPr>
          <m:t>B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begChr m:val="["/>
            <m:endChr m:val="]"/>
            <m:ctrlPr>
              <w:rPr>
                <w:rFonts w:ascii="Latin Modern Math" w:hAnsi="Latin Modern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right"/>
                    </m:mcPr>
                  </m:mc>
                </m:mcs>
                <m:ctrlPr>
                  <w:rPr>
                    <w:rFonts w:ascii="Latin Modern Math" w:hAnsi="Latin Modern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10</m:t>
                  </m:r>
                </m:e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15</m:t>
                  </m:r>
                </m:e>
              </m:mr>
              <m:mr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0</m:t>
                  </m:r>
                </m:e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1</m:t>
                  </m:r>
                </m:e>
              </m:mr>
            </m:m>
          </m:e>
        </m:d>
      </m:oMath>
      <w:r>
        <w:tab/>
      </w:r>
      <w:r>
        <w:tab/>
      </w: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m:oMath>
        <m:r>
          <w:rPr>
            <w:rFonts w:ascii="Latin Modern Math" w:hAnsi="Latin Modern Math"/>
          </w:rPr>
          <m:t>C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begChr m:val="["/>
            <m:endChr m:val="]"/>
            <m:ctrlPr>
              <w:rPr>
                <w:rFonts w:ascii="Latin Modern Math" w:hAnsi="Latin Modern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right"/>
                    </m:mcPr>
                  </m:mc>
                </m:mcs>
                <m:ctrlPr>
                  <w:rPr>
                    <w:rFonts w:ascii="Latin Modern Math" w:hAnsi="Latin Modern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0.6</m:t>
                  </m:r>
                </m:e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-0.5</m:t>
                  </m:r>
                </m:e>
              </m:mr>
              <m:mr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-0.1</m:t>
                  </m:r>
                </m:e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0.3</m:t>
                  </m:r>
                </m:e>
              </m:mr>
            </m:m>
          </m:e>
        </m:d>
      </m:oMath>
    </w:p>
    <w:p w:rsidR="00F46B3A" w:rsidRPr="00B61576" w:rsidRDefault="00F46B3A" w:rsidP="00F46B3A">
      <w:pPr>
        <w:rPr>
          <w:b/>
        </w:rPr>
      </w:pPr>
      <w:r w:rsidRPr="00B61576">
        <w:rPr>
          <w:rFonts w:hint="eastAsia"/>
          <w:b/>
        </w:rPr>
        <w:t>解答：</w:t>
      </w:r>
    </w:p>
    <w:p w:rsidR="00F46B3A" w:rsidRDefault="00F46B3A" w:rsidP="00F46B3A">
      <w:pPr>
        <w:ind w:firstLineChars="200" w:firstLine="480"/>
      </w:pPr>
      <w:r>
        <w:rPr>
          <w:rFonts w:hint="eastAsia"/>
        </w:rPr>
        <w:t>在一般的无大型模块导入的情况下，对于行范数与列范数而言，求解都是比较简单的，但是对于谱范数却并不是很容易，首先一点，难以做到的是特征方程的求解，这个多项式方程，当阶数特别大的时候几乎不能通过公式法求解，而且写一个字符串识别程序也不见得容易。如果能写成，那么在无公式的情况下，用数值方法求解也是不容易的，数值方法的计算量本身就很大，而且得到的一般不是精确解。所以综合来</w:t>
      </w:r>
      <w:r>
        <w:rPr>
          <w:rFonts w:hint="eastAsia"/>
        </w:rPr>
        <w:lastRenderedPageBreak/>
        <w:t>看，利用特征方程求解的这一做法基本放弃。这里直接调用库函数。</w:t>
      </w:r>
    </w:p>
    <w:p w:rsidR="00F46B3A" w:rsidRDefault="00F46B3A" w:rsidP="00F46B3A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612"/>
        <w:gridCol w:w="10587"/>
      </w:tblGrid>
      <w:tr w:rsidR="00F46B3A" w:rsidTr="008367B8">
        <w:tc>
          <w:tcPr>
            <w:tcW w:w="0" w:type="auto"/>
            <w:shd w:val="clear" w:color="auto" w:fill="E5E5E5"/>
          </w:tcPr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4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9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14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19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3</w:t>
            </w:r>
          </w:p>
        </w:tc>
        <w:tc>
          <w:tcPr>
            <w:tcW w:w="10604" w:type="dxa"/>
            <w:shd w:val="clear" w:color="auto" w:fill="E5E5E5"/>
          </w:tcPr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lastRenderedPageBreak/>
              <w:t>"""filename: 4.1 Normal Value.py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This is a universally usable code to get different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kind of normal value of an matrix. And the matrix is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a instance of Class Matrix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Word is clean, this is the code!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class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00"/>
                <w:sz w:val="20"/>
                <w:szCs w:val="20"/>
              </w:rPr>
              <w:t>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Abatrct class representing a Matrix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The internal structure is a two dimension list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__init__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row:            the row of the Matri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col:            the collumn of the Matri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CheckedRow:     if one row has been checked,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                     it should not be checked agai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body:           the internal storing structur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mainCol:        the coefficient matri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row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heckedRow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ody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main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inCol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getVa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Giving value to each element of the matrix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Overwrite the original value zeros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n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npu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vali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Non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If these two matrix are not in the same form, return false,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else return true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It is useful in the next functions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multi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SELF * 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row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!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row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!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als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Tru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A methon does not used in the pivot PCA algorithm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Maybe it will be used in other programs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vali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deep copy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Const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n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A constant number multiple a matrix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deep copy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const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Return the multiplication of two matrix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vali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multi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e.col has no meaning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k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k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Transfor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ource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ime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Non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There is a big problem, every decimal number we see is stored in th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RAM with the binary platform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I can import the decimal lib to solve this problem, but I did not!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ime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Non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special case of matrixTransform(TarRow,times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imes_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ource_row_Number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imes_tm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ime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exchange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ource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ource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ime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ource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Transpo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main column of ans is meaningles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A simple code to order a list with quicksort algorithm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e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&lt;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les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equa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bigger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pivot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e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//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3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pivot should be taken seriously!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e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&lt;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ivo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les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i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ivo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equa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bigg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les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es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bigger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igg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es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qua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igger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Get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ki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M is a matrix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Return the Normal value of M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inf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NorVal is the maximum value among the sums of every row.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um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i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um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NorVal is the maximum value among the sums of every column.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um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i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um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Multi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Transpo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The solve of elg is a little bit difficult,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I will change the code after learning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Now I use the numpy package to solve it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mport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umpy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as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MU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Transpo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rra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U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inalg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ig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q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aise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ValueErro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Bad input!\n"""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-------------------------my Main Function-------------------------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a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+-----------------------+-----------------------+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ody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Get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inf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| infinity normal value |  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                  |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Get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| 1 normal value        |  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                  |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Get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| 2 normal value        |  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      |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+-----------------------+-----------------------+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ody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5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Get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inf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| infinity normal value |  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                 |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Get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| 1 normal value        |  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                 |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Get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| 2 normal value        |  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      |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+-----------------------+-----------------------+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ody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.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.5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.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.3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Get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inf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| infinity normal value |  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|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Get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| 1 normal value        |  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                |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Get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| 2 normal value        |  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     |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+-----------------------+-----------------------+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</w:tc>
      </w:tr>
    </w:tbl>
    <w:p w:rsidR="00F46B3A" w:rsidRDefault="00F46B3A" w:rsidP="00F46B3A">
      <w:pPr>
        <w:pStyle w:val="a4"/>
      </w:pPr>
      <w:r>
        <w:lastRenderedPageBreak/>
        <w:t xml:space="preserve">Code Box </w:t>
      </w:r>
      <w:r w:rsidR="00C86B62">
        <w:rPr>
          <w:noProof/>
        </w:rPr>
        <w:fldChar w:fldCharType="begin"/>
      </w:r>
      <w:r w:rsidR="00C86B62">
        <w:rPr>
          <w:noProof/>
        </w:rPr>
        <w:instrText xml:space="preserve"> SEQ Code_Box \* ARABIC </w:instrText>
      </w:r>
      <w:r w:rsidR="00C86B62">
        <w:rPr>
          <w:noProof/>
        </w:rPr>
        <w:fldChar w:fldCharType="separate"/>
      </w:r>
      <w:r>
        <w:rPr>
          <w:noProof/>
        </w:rPr>
        <w:t>1</w:t>
      </w:r>
      <w:r w:rsidR="00C86B62">
        <w:rPr>
          <w:noProof/>
        </w:rPr>
        <w:fldChar w:fldCharType="end"/>
      </w:r>
      <w:r>
        <w:t xml:space="preserve"> </w:t>
      </w:r>
      <w:r>
        <w:rPr>
          <w:rFonts w:hint="eastAsia"/>
        </w:rPr>
        <w:t>矩阵的三种范数</w:t>
      </w:r>
    </w:p>
    <w:p w:rsidR="00F46B3A" w:rsidRDefault="00F46B3A" w:rsidP="00F46B3A">
      <w:pPr>
        <w:pStyle w:val="3"/>
      </w:pPr>
      <w:r>
        <w:rPr>
          <w:rFonts w:hint="eastAsia"/>
        </w:rPr>
        <w:t>输出结果</w:t>
      </w:r>
    </w:p>
    <w:p w:rsidR="00F46B3A" w:rsidRDefault="00F46B3A" w:rsidP="00F46B3A"/>
    <w:p w:rsidR="00F46B3A" w:rsidRDefault="00F46B3A" w:rsidP="006E18D9">
      <w:pPr>
        <w:pStyle w:val="af5"/>
      </w:pPr>
      <w:r w:rsidRPr="006E18D9">
        <w:lastRenderedPageBreak/>
        <w:drawing>
          <wp:inline distT="0" distB="0" distL="0" distR="0" wp14:anchorId="53EFB658" wp14:editId="2E333B4A">
            <wp:extent cx="3109530" cy="1732844"/>
            <wp:effectExtent l="0" t="0" r="0" b="127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1.Normal Value.png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138987" cy="17492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46B3A" w:rsidRDefault="00F46B3A" w:rsidP="00F46B3A">
      <w:pPr>
        <w:pStyle w:val="a4"/>
      </w:pPr>
      <w:r>
        <w:rPr>
          <w:rFonts w:hint="eastAsia"/>
        </w:rPr>
        <w:t>输出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输出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</w:p>
    <w:p w:rsidR="00F46B3A" w:rsidRDefault="00F46B3A" w:rsidP="00F46B3A">
      <w:pPr>
        <w:pStyle w:val="3"/>
      </w:pPr>
      <w:r>
        <w:rPr>
          <w:rFonts w:hint="eastAsia"/>
        </w:rPr>
        <w:t>代码分析</w:t>
      </w:r>
    </w:p>
    <w:p w:rsidR="00F46B3A" w:rsidRDefault="00F46B3A" w:rsidP="00F46B3A">
      <w:pPr>
        <w:ind w:firstLineChars="200" w:firstLine="480"/>
      </w:pPr>
      <w:r>
        <w:rPr>
          <w:rFonts w:hint="eastAsia"/>
        </w:rPr>
        <w:t>矩阵范数是迭代过程的核心，是判断迭代精度的标尺。</w:t>
      </w:r>
    </w:p>
    <w:p w:rsidR="00F46B3A" w:rsidRDefault="00F46B3A" w:rsidP="00F46B3A">
      <w:pPr>
        <w:ind w:firstLineChars="200" w:firstLine="480"/>
      </w:pPr>
    </w:p>
    <w:p w:rsidR="00F46B3A" w:rsidRDefault="00F46B3A" w:rsidP="00F46B3A">
      <w:pPr>
        <w:ind w:firstLineChars="200" w:firstLine="480"/>
      </w:pPr>
      <w:r>
        <w:rPr>
          <w:rFonts w:hint="eastAsia"/>
        </w:rPr>
        <w:t>行、列范数都比较简单，但是谱范数比较复杂，参考了书后的</w:t>
      </w:r>
      <w:r>
        <w:rPr>
          <w:rFonts w:hint="eastAsia"/>
        </w:rPr>
        <w:t>Jacobi</w:t>
      </w:r>
      <w:r>
        <w:rPr>
          <w:rFonts w:hint="eastAsia"/>
        </w:rPr>
        <w:t>方法之类的迭代法，也没有给出很详细的稳定算法，</w:t>
      </w:r>
      <w:r>
        <w:rPr>
          <w:rFonts w:hint="eastAsia"/>
        </w:rPr>
        <w:t>MATLAB</w:t>
      </w:r>
      <w:r>
        <w:rPr>
          <w:rFonts w:hint="eastAsia"/>
        </w:rPr>
        <w:t>的代码不开源，只能借用</w:t>
      </w:r>
      <w:r>
        <w:rPr>
          <w:rFonts w:hint="eastAsia"/>
        </w:rPr>
        <w:t>Python3</w:t>
      </w:r>
      <w:r>
        <w:rPr>
          <w:rFonts w:hint="eastAsia"/>
        </w:rPr>
        <w:t>的</w:t>
      </w:r>
      <w:r>
        <w:rPr>
          <w:rFonts w:hint="eastAsia"/>
        </w:rPr>
        <w:t>numpy</w:t>
      </w:r>
      <w:r>
        <w:rPr>
          <w:rFonts w:hint="eastAsia"/>
        </w:rPr>
        <w:t>进行计算，把</w:t>
      </w:r>
      <w:r>
        <w:rPr>
          <w:rFonts w:hint="eastAsia"/>
        </w:rPr>
        <w:t>numpy</w:t>
      </w:r>
      <w:r>
        <w:rPr>
          <w:rFonts w:hint="eastAsia"/>
        </w:rPr>
        <w:t>的方法嵌入到了</w:t>
      </w:r>
      <w:r>
        <w:rPr>
          <w:rFonts w:hint="eastAsia"/>
        </w:rPr>
        <w:t>Get</w:t>
      </w:r>
      <w:r>
        <w:t>NormalValue</w:t>
      </w:r>
      <w:r>
        <w:rPr>
          <w:rFonts w:hint="eastAsia"/>
        </w:rPr>
        <w:t>函数里面做了一个简单的封装。等到以后写出优质的稳定算法，再保留接口替换一下就可以了。</w:t>
      </w:r>
    </w:p>
    <w:p w:rsidR="00F46B3A" w:rsidRDefault="00F46B3A" w:rsidP="00F46B3A">
      <w:pPr>
        <w:ind w:firstLineChars="200" w:firstLine="480"/>
      </w:pPr>
    </w:p>
    <w:p w:rsidR="00F46B3A" w:rsidRPr="00DC7EFB" w:rsidRDefault="00F46B3A" w:rsidP="00F46B3A">
      <w:pPr>
        <w:ind w:firstLineChars="200" w:firstLine="480"/>
      </w:pPr>
      <w:r>
        <w:rPr>
          <w:rFonts w:hint="eastAsia"/>
        </w:rPr>
        <w:t>在排序过程中，自建了一个快速排序算法，其中每次的比较数值是三平均数，稳定性比较可靠。无论是随机序列还是等差序列，都可以比较好地进行递归。</w:t>
      </w:r>
    </w:p>
    <w:p w:rsidR="00F46B3A" w:rsidRDefault="00F46B3A" w:rsidP="00F46B3A">
      <w:pPr>
        <w:pStyle w:val="2"/>
      </w:pPr>
      <w:r>
        <w:rPr>
          <w:rFonts w:hint="eastAsia"/>
        </w:rPr>
        <w:t>2</w:t>
      </w:r>
      <w:r>
        <w:rPr>
          <w:rFonts w:hint="eastAsia"/>
        </w:rPr>
        <w:t>题</w:t>
      </w:r>
    </w:p>
    <w:p w:rsidR="00F46B3A" w:rsidRDefault="00F46B3A" w:rsidP="008367B8">
      <w:pPr>
        <w:spacing w:line="240" w:lineRule="atLeast"/>
        <w:ind w:firstLineChars="200" w:firstLine="480"/>
      </w:pPr>
      <w:r>
        <w:rPr>
          <w:rFonts w:hint="eastAsia"/>
        </w:rPr>
        <w:t>设</w:t>
      </w:r>
      <m:oMath>
        <m: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begChr m:val="["/>
            <m:endChr m:val="]"/>
            <m:ctrlPr>
              <w:rPr>
                <w:rFonts w:ascii="Latin Modern Math" w:hAnsi="Latin Modern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right"/>
                    </m:mcPr>
                  </m:mc>
                </m:mcs>
                <m:ctrlPr>
                  <w:rPr>
                    <w:rFonts w:ascii="Latin Modern Math" w:hAnsi="Latin Modern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100</m:t>
                  </m:r>
                </m:e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99</m:t>
                  </m:r>
                </m:e>
              </m:mr>
              <m:mr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99</m:t>
                  </m:r>
                </m:e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98</m:t>
                  </m:r>
                </m:e>
              </m:mr>
            </m:m>
          </m:e>
        </m:d>
      </m:oMath>
      <w:r>
        <w:rPr>
          <w:rFonts w:hint="eastAsia"/>
        </w:rPr>
        <w:t>，计算</w:t>
      </w:r>
      <m:oMath>
        <m:r>
          <w:rPr>
            <w:rFonts w:ascii="Latin Modern Math" w:hAnsi="Latin Modern Math"/>
          </w:rPr>
          <m:t>A</m:t>
        </m:r>
      </m:oMath>
      <w:r>
        <w:rPr>
          <w:rFonts w:hint="eastAsia"/>
        </w:rPr>
        <w:t>的条件数</w:t>
      </w:r>
      <m:oMath>
        <m:r>
          <m:rPr>
            <m:sty m:val="p"/>
          </m:rPr>
          <w:rPr>
            <w:rFonts w:ascii="Latin Modern Math" w:hAnsi="Latin Modern Math"/>
          </w:rPr>
          <m:t>cond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A</m:t>
                </m:r>
              </m:e>
            </m:d>
            <m:ctrlPr>
              <w:rPr>
                <w:rFonts w:ascii="Latin Modern Math" w:hAnsi="Latin Modern Math"/>
              </w:rPr>
            </m:ctrlP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∞</m:t>
            </m:r>
          </m:sub>
        </m:sSub>
      </m:oMath>
      <w:r>
        <w:rPr>
          <w:rFonts w:hint="eastAsia"/>
        </w:rPr>
        <w:t>及</w:t>
      </w:r>
      <m:oMath>
        <m:r>
          <m:rPr>
            <m:sty m:val="p"/>
          </m:rPr>
          <w:rPr>
            <w:rFonts w:ascii="Latin Modern Math" w:hAnsi="Latin Modern Math"/>
          </w:rPr>
          <m:t>cond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A</m:t>
                </m:r>
              </m:e>
            </m:d>
            <m:ctrlPr>
              <w:rPr>
                <w:rFonts w:ascii="Latin Modern Math" w:hAnsi="Latin Modern Math"/>
              </w:rPr>
            </m:ctrlP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2</m:t>
            </m:r>
          </m:sub>
        </m:sSub>
      </m:oMath>
      <w:r>
        <w:rPr>
          <w:rFonts w:hint="eastAsia"/>
        </w:rPr>
        <w:t>。</w:t>
      </w:r>
    </w:p>
    <w:p w:rsidR="00F46B3A" w:rsidRDefault="00F46B3A" w:rsidP="00F46B3A">
      <w:pPr>
        <w:rPr>
          <w:b/>
        </w:rPr>
      </w:pPr>
      <w:r w:rsidRPr="00F262DE">
        <w:rPr>
          <w:rFonts w:hint="eastAsia"/>
          <w:b/>
        </w:rPr>
        <w:t>解答：</w:t>
      </w:r>
    </w:p>
    <w:p w:rsidR="00F46B3A" w:rsidRDefault="00F46B3A" w:rsidP="00F46B3A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612"/>
        <w:gridCol w:w="10587"/>
      </w:tblGrid>
      <w:tr w:rsidR="00F46B3A" w:rsidTr="008367B8">
        <w:tc>
          <w:tcPr>
            <w:tcW w:w="0" w:type="auto"/>
            <w:shd w:val="clear" w:color="auto" w:fill="E5E5E5"/>
          </w:tcPr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1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6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11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16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21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4</w:t>
            </w:r>
          </w:p>
        </w:tc>
        <w:tc>
          <w:tcPr>
            <w:tcW w:w="10604" w:type="dxa"/>
            <w:shd w:val="clear" w:color="auto" w:fill="E5E5E5"/>
          </w:tcPr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lastRenderedPageBreak/>
              <w:t>"""filename: 4.2 Conditional Value.py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This is a universally usable code to get different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kind of normal value of an matrix. And the matrix is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a instance of Class Matrix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Word is clean, this is the code!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class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00"/>
                <w:sz w:val="20"/>
                <w:szCs w:val="20"/>
              </w:rPr>
              <w:t>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Abatrct class representing a Matrix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The internal structure is a two dimension list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__init__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lastRenderedPageBreak/>
              <w:t xml:space="preserve">        self.row:            the row of the Matri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col:            the collumn of the Matri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CheckedRow:     if one row has been checked,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                     it should not be checked agai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body:           the internal storing structur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mainCol:        the coefficient matri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row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heckedRow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ody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main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inCol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getVa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Giving value to each element of the matrix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Overwrite the original value zeros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n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npu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vali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Non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If these two matrix are not in the same form, return false,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else return true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It is useful in the next functions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multi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SELF * 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row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!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row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!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als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Tru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A methon does not used in the pivot PCA algorithm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Maybe it will be used in other programs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vali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deep copy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Const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n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A constant number multiple a matrix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deep copy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const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Return the multiplication of two matrix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vali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multi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e.col has no meaning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k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k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Transfor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ource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ime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Non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There is a big problem, every decimal number we see is stored in th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RAM with the binary platform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I can import the decimal lib to solve this problem, but I did not!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ime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Non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special case of matrixTransform(TarRow,times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imes_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ource_row_Number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imes_tm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ime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exchange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ource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ource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ime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ource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Transpo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main column of ans is meaningles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A simple code to order a list with quicksort algorithm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e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&lt;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les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equa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bigger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pivot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e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//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3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pivot should be taken seriously!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e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&lt;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ivo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les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i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ivo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equa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bigg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les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es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bigger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igg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es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qua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igger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Get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ki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M is a matrix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Return the Normal value of M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inf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NorVal is the maximum value among the sums of every row.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um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i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um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NorVal is the maximum value among the sums of every column.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um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i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um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Multi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Transpo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The solving of eig is a little difficult for me,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I will change the code after learning more later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Now I use the numpy package to solve it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mport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umpy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as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MU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Transpo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rra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U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inalg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ig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q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aise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ValueErro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Bad input!\n"""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GetCond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ki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inf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Get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inf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Get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Transpo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inf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Get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Get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Transpo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Get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Get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Transpo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-------------------------my Main Function-------------------------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A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ody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0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99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99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98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ans_inf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GetCond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inf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ans_2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GetCond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+-----------------------+-----------------------+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| inf Conditional Value\t|  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ns_in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\t\t|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| 2 Conditional Value\t|  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ns_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\t|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+-----------------------+-----------------------+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</w:tc>
      </w:tr>
    </w:tbl>
    <w:p w:rsidR="00F46B3A" w:rsidRDefault="00F46B3A" w:rsidP="00F46B3A">
      <w:pPr>
        <w:pStyle w:val="a4"/>
      </w:pPr>
      <w:r>
        <w:lastRenderedPageBreak/>
        <w:t xml:space="preserve">Code Box </w:t>
      </w:r>
      <w:r w:rsidR="00C86B62">
        <w:rPr>
          <w:noProof/>
        </w:rPr>
        <w:fldChar w:fldCharType="begin"/>
      </w:r>
      <w:r w:rsidR="00C86B62">
        <w:rPr>
          <w:noProof/>
        </w:rPr>
        <w:instrText xml:space="preserve"> SEQ Code_Box \* ARABIC </w:instrText>
      </w:r>
      <w:r w:rsidR="00C86B62">
        <w:rPr>
          <w:noProof/>
        </w:rPr>
        <w:fldChar w:fldCharType="separate"/>
      </w:r>
      <w:r>
        <w:rPr>
          <w:noProof/>
        </w:rPr>
        <w:t>2</w:t>
      </w:r>
      <w:r w:rsidR="00C86B62">
        <w:rPr>
          <w:noProof/>
        </w:rPr>
        <w:fldChar w:fldCharType="end"/>
      </w:r>
    </w:p>
    <w:p w:rsidR="00F46B3A" w:rsidRDefault="00F46B3A" w:rsidP="00F46B3A"/>
    <w:p w:rsidR="00F46B3A" w:rsidRDefault="00F46B3A" w:rsidP="00F46B3A">
      <w:pPr>
        <w:pStyle w:val="3"/>
      </w:pPr>
      <w:r>
        <w:rPr>
          <w:rFonts w:hint="eastAsia"/>
        </w:rPr>
        <w:t>输出结果</w:t>
      </w:r>
    </w:p>
    <w:p w:rsidR="00F46B3A" w:rsidRDefault="00F46B3A" w:rsidP="006E18D9">
      <w:pPr>
        <w:pStyle w:val="af5"/>
      </w:pPr>
      <w:r>
        <w:rPr>
          <w:noProof/>
        </w:rPr>
        <w:drawing>
          <wp:inline distT="0" distB="0" distL="0" distR="0" wp14:anchorId="7E76603E" wp14:editId="1E572CFA">
            <wp:extent cx="3231445" cy="669933"/>
            <wp:effectExtent l="0" t="0" r="762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2.Conditional Value.png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375223" cy="6997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46B3A" w:rsidRDefault="00F46B3A" w:rsidP="00F46B3A">
      <w:pPr>
        <w:pStyle w:val="a4"/>
      </w:pPr>
      <w:r>
        <w:rPr>
          <w:rFonts w:hint="eastAsia"/>
        </w:rPr>
        <w:t>输出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输出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2</w:t>
      </w:r>
      <w:r>
        <w:fldChar w:fldCharType="end"/>
      </w:r>
    </w:p>
    <w:p w:rsidR="00F46B3A" w:rsidRDefault="00F46B3A" w:rsidP="00F46B3A">
      <w:pPr>
        <w:pStyle w:val="3"/>
      </w:pPr>
      <w:r>
        <w:rPr>
          <w:rFonts w:hint="eastAsia"/>
        </w:rPr>
        <w:t>代码分析</w:t>
      </w:r>
    </w:p>
    <w:p w:rsidR="00F46B3A" w:rsidRDefault="00F46B3A" w:rsidP="00007B33">
      <w:pPr>
        <w:ind w:firstLineChars="200" w:firstLine="480"/>
      </w:pPr>
      <w:r>
        <w:rPr>
          <w:rFonts w:hint="eastAsia"/>
        </w:rPr>
        <w:t>条件数是矩阵的范数与矩阵的转置的范数的乘积。</w:t>
      </w:r>
    </w:p>
    <w:p w:rsidR="00F46B3A" w:rsidRDefault="00F46B3A" w:rsidP="00F46B3A">
      <w:pPr>
        <w:pStyle w:val="2"/>
      </w:pPr>
      <w:r>
        <w:rPr>
          <w:rFonts w:hint="eastAsia"/>
        </w:rPr>
        <w:t>3</w:t>
      </w:r>
      <w:r>
        <w:rPr>
          <w:rFonts w:hint="eastAsia"/>
        </w:rPr>
        <w:t>题</w:t>
      </w:r>
    </w:p>
    <w:p w:rsidR="00F46B3A" w:rsidRDefault="00F46B3A" w:rsidP="00E62B06">
      <w:pPr>
        <w:ind w:firstLineChars="200" w:firstLine="480"/>
      </w:pPr>
      <w:r>
        <w:rPr>
          <w:rFonts w:hint="eastAsia"/>
        </w:rPr>
        <w:t>用高斯</w:t>
      </w:r>
      <w:r>
        <w:rPr>
          <w:rFonts w:hint="eastAsia"/>
        </w:rPr>
        <w:t>-</w:t>
      </w:r>
      <w:r>
        <w:rPr>
          <w:rFonts w:hint="eastAsia"/>
        </w:rPr>
        <w:t>赛德尔迭代法解下列线性方程组，要求当</w:t>
      </w:r>
      <m:oMath>
        <m:d>
          <m:dPr>
            <m:begChr m:val="‖"/>
            <m:endChr m:val="‖"/>
            <m:ctrlPr>
              <w:rPr>
                <w:rFonts w:ascii="Latin Modern Math" w:hAnsi="Latin Modern Math"/>
              </w:rPr>
            </m:ctrlPr>
          </m:dPr>
          <m:e>
            <m:sSup>
              <m:sSupPr>
                <m:ctrlPr>
                  <w:rPr>
                    <w:rFonts w:ascii="Latin Modern Math" w:hAnsi="Latin Modern Math"/>
                  </w:rPr>
                </m:ctrlPr>
              </m:sSup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Latin Modern Math" w:hAnsi="Latin Modern Math"/>
                      </w:rPr>
                    </m:ctrlPr>
                  </m:dPr>
                  <m:e>
                    <m:r>
                      <w:rPr>
                        <w:rFonts w:ascii="Latin Modern Math" w:hAnsi="Latin Modern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+1</m:t>
                    </m:r>
                  </m:e>
                </m:d>
              </m:sup>
            </m:sSup>
            <m:r>
              <m:rPr>
                <m:sty m:val="p"/>
              </m:rPr>
              <w:rPr>
                <w:rFonts w:ascii="Latin Modern Math" w:hAnsi="Latin Modern Math"/>
              </w:rPr>
              <m:t>-</m:t>
            </m:r>
            <m:sSup>
              <m:sSupPr>
                <m:ctrlPr>
                  <w:rPr>
                    <w:rFonts w:ascii="Latin Modern Math" w:hAnsi="Latin Modern Math"/>
                  </w:rPr>
                </m:ctrlPr>
              </m:sSup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Latin Modern Math" w:hAnsi="Latin Modern Math"/>
                      </w:rPr>
                    </m:ctrlPr>
                  </m:dPr>
                  <m:e>
                    <m:r>
                      <w:rPr>
                        <w:rFonts w:ascii="Latin Modern Math" w:hAnsi="Latin Modern Math"/>
                      </w:rPr>
                      <m:t>K</m:t>
                    </m:r>
                  </m:e>
                </m:d>
              </m:sup>
            </m:sSup>
          </m:e>
        </m:d>
        <m:r>
          <m:rPr>
            <m:sty m:val="p"/>
          </m:rPr>
          <w:rPr>
            <w:rFonts w:ascii="Latin Modern Math" w:hAnsi="Latin Modern Math"/>
          </w:rPr>
          <m:t>≤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m:rPr>
                <m:sty m:val="p"/>
              </m:rPr>
              <w:rPr>
                <w:rFonts w:ascii="Latin Modern Math" w:hAnsi="Latin Modern Math"/>
              </w:rPr>
              <m:t>10</m:t>
            </m: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-5</m:t>
            </m:r>
          </m:sup>
        </m:sSup>
      </m:oMath>
      <w:r>
        <w:rPr>
          <w:rFonts w:hint="eastAsia"/>
        </w:rPr>
        <w:t>时迭代终止。</w:t>
      </w:r>
    </w:p>
    <w:p w:rsidR="00F46B3A" w:rsidRDefault="00F46B3A" w:rsidP="00007B33"/>
    <w:p w:rsidR="00F46B3A" w:rsidRPr="006857BC" w:rsidRDefault="00C86B62" w:rsidP="006E18D9">
      <w:pPr>
        <w:pStyle w:val="af4"/>
      </w:pPr>
      <m:oMathPara>
        <m:oMath>
          <m:d>
            <m:dPr>
              <m:begChr m:val="["/>
              <m:endChr m:val="]"/>
              <m:ctrlPr>
                <w:rPr>
                  <w:rFonts w:ascii="Latin Modern Math" w:hAnsi="Latin Modern Math"/>
                </w:rPr>
              </m:ctrlPr>
            </m:dPr>
            <m:e>
              <m:m>
                <m:mPr>
                  <m:mcs>
                    <m:mc>
                      <m:mcPr>
                        <m:count m:val="6"/>
                        <m:mcJc m:val="right"/>
                      </m:mcPr>
                    </m:mc>
                  </m:mcs>
                  <m:ctrlPr>
                    <w:rPr>
                      <w:rFonts w:ascii="Latin Modern Math" w:hAnsi="Latin Modern Math"/>
                    </w:rPr>
                  </m:ctrlPr>
                </m:mP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4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4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4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4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4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4</m:t>
                    </m:r>
                  </m:e>
                </m:mr>
              </m:m>
            </m:e>
          </m:d>
          <m:r>
            <m:rPr>
              <m:sty m:val="p"/>
            </m:rPr>
            <w:rPr>
              <w:rFonts w:ascii="Latin Modern Math" w:hAnsi="Latin Modern Math"/>
            </w:rPr>
            <m:t>⋅</m:t>
          </m:r>
          <m:d>
            <m:dPr>
              <m:begChr m:val="["/>
              <m:endChr m:val="]"/>
              <m:ctrlPr>
                <w:rPr>
                  <w:rFonts w:ascii="Latin Modern Math" w:hAnsi="Latin Modern Math"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Latin Modern Math" w:hAnsi="Latin Modern Math"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2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3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4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5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6</m:t>
                        </m:r>
                      </m:sub>
                    </m:sSub>
                  </m:e>
                </m:mr>
              </m:m>
            </m:e>
          </m:d>
          <m:r>
            <m:rPr>
              <m:sty m:val="p"/>
            </m:rPr>
            <w:rPr>
              <w:rFonts w:ascii="Latin Modern Math" w:hAnsi="Latin Modern Math"/>
            </w:rPr>
            <m:t>=</m:t>
          </m:r>
          <m:d>
            <m:dPr>
              <m:begChr m:val="["/>
              <m:endChr m:val="]"/>
              <m:ctrlPr>
                <w:rPr>
                  <w:rFonts w:ascii="Latin Modern Math" w:hAnsi="Latin Modern Math"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right"/>
                      </m:mcPr>
                    </m:mc>
                  </m:mcs>
                  <m:ctrlPr>
                    <w:rPr>
                      <w:rFonts w:ascii="Latin Modern Math" w:hAnsi="Latin Modern Math"/>
                    </w:rPr>
                  </m:ctrlPr>
                </m:mP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5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6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2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6</m:t>
                    </m:r>
                  </m:e>
                </m:mr>
              </m:m>
            </m:e>
          </m:d>
        </m:oMath>
      </m:oMathPara>
    </w:p>
    <w:p w:rsidR="00F46B3A" w:rsidRDefault="00F46B3A" w:rsidP="00F46B3A">
      <w:pPr>
        <w:widowControl/>
        <w:jc w:val="left"/>
        <w:rPr>
          <w:b/>
        </w:rPr>
      </w:pPr>
      <w:r w:rsidRPr="00670525">
        <w:rPr>
          <w:rFonts w:hint="eastAsia"/>
          <w:b/>
        </w:rPr>
        <w:t>解答：</w:t>
      </w:r>
    </w:p>
    <w:p w:rsidR="00F46B3A" w:rsidRDefault="00F46B3A" w:rsidP="00F46B3A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612"/>
        <w:gridCol w:w="10587"/>
      </w:tblGrid>
      <w:tr w:rsidR="00F46B3A" w:rsidTr="008367B8">
        <w:tc>
          <w:tcPr>
            <w:tcW w:w="0" w:type="auto"/>
            <w:shd w:val="clear" w:color="auto" w:fill="E5E5E5"/>
          </w:tcPr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5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10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15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20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25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8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9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0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1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2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3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4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5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6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7</w:t>
            </w:r>
          </w:p>
          <w:p w:rsidR="00F46B3A" w:rsidRPr="00E37689" w:rsidRDefault="00F46B3A" w:rsidP="008367B8">
            <w:pPr>
              <w:widowControl/>
              <w:spacing w:line="280" w:lineRule="exact"/>
              <w:jc w:val="lef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8</w:t>
            </w:r>
          </w:p>
        </w:tc>
        <w:tc>
          <w:tcPr>
            <w:tcW w:w="10604" w:type="dxa"/>
            <w:shd w:val="clear" w:color="auto" w:fill="E5E5E5"/>
          </w:tcPr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lastRenderedPageBreak/>
              <w:t>"""filename: 4.3 Gauss-Seidel Method.py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filename: 4.4 Plot.py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mport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plotli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pyplot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as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l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mport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umpy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as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lastRenderedPageBreak/>
              <w:t>class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00"/>
                <w:sz w:val="20"/>
                <w:szCs w:val="20"/>
              </w:rPr>
              <w:t>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Abatrct class representing a Matrix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The internal structure is a two dimension list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__init__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row:            the row of the Matri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col:            the collumn of the Matri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CheckedRow:     if one row has been checked,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                     it should not be checked agai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body:           the internal storing structur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mainCol:        the coefficient matri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row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heckedRow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ody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main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inCol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getVa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Giving value to each element of the matrix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Overwrite the original value zeros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n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npu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vali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Non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If these two matrix are not in the same form, return false,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else return true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It is useful in the next functions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multi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SELF * 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row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!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row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!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als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Tru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A methon does not used in the pivot PCA algorithm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Maybe it will be used in other programs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vali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deep copy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Const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n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A constant number multiple a matrix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deep copy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const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Return the multiplication of two matrix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vali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multi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e.col has no meaning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k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k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Transfor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ource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ime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Non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There is a big problem, every decimal number we see is stored in th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RAM with the binary platform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I can import the decimal lib to solve this problem, but I did not!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ime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Non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special case of matrixTransform(TarRow,times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imes_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ource_row_Number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imes_tm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ime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exchange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ource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ource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ime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ource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Transpo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main column of ans is meaningles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A simple code to order a list with quicksort algorithm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e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&lt;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les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equa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bigger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pivot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e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//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3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pivot should be taken seriously!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e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&lt;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ivo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les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i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ivo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equa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bigg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les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es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bigger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igg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es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qua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igger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Get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ki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M is a matrix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lastRenderedPageBreak/>
              <w:t xml:space="preserve">    Return the Normal value of M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inf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NorVal is the maximum value among the sums of every row.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um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i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um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NorVal is the maximum value among the sums of every column.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um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i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um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Multi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Transpo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The solving of eig is a little difficult for me,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I will change the code after learning more later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Now I use the numpy package to solve it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mport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umpy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as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MU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Transpo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rra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U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inalg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ig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q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aise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ValueErro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Bad input!\n"""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vector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ki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Get the normal value of a vector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b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rom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h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mport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qrt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as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q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q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inf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i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b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Q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iterForma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Get the iter matrix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!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Transfor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GS_op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simple function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lastRenderedPageBreak/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G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ime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ime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GS_op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deep copy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GS_op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do it once mor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step3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Const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there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tep3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c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i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her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c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her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vector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-------------------------my Main Function-------------------------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A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ody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ody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5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x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ody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terForma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guide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time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5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while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guide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&gt;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e-5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guide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G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ime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keepNext/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</w:tc>
      </w:tr>
    </w:tbl>
    <w:p w:rsidR="00F46B3A" w:rsidRDefault="00F46B3A" w:rsidP="00F46B3A">
      <w:pPr>
        <w:pStyle w:val="a4"/>
      </w:pPr>
      <w:r>
        <w:lastRenderedPageBreak/>
        <w:t xml:space="preserve">Code Box </w:t>
      </w:r>
      <w:r w:rsidR="00C86B62">
        <w:rPr>
          <w:noProof/>
        </w:rPr>
        <w:fldChar w:fldCharType="begin"/>
      </w:r>
      <w:r w:rsidR="00C86B62">
        <w:rPr>
          <w:noProof/>
        </w:rPr>
        <w:instrText xml:space="preserve"> SEQ Code_Box \* ARABIC </w:instrText>
      </w:r>
      <w:r w:rsidR="00C86B62">
        <w:rPr>
          <w:noProof/>
        </w:rPr>
        <w:fldChar w:fldCharType="separate"/>
      </w:r>
      <w:r>
        <w:rPr>
          <w:noProof/>
        </w:rPr>
        <w:t>3</w:t>
      </w:r>
      <w:r w:rsidR="00C86B62">
        <w:rPr>
          <w:noProof/>
        </w:rPr>
        <w:fldChar w:fldCharType="end"/>
      </w:r>
    </w:p>
    <w:p w:rsidR="00F46B3A" w:rsidRDefault="00F46B3A" w:rsidP="00F46B3A">
      <w:pPr>
        <w:pStyle w:val="3"/>
      </w:pPr>
      <w:r>
        <w:rPr>
          <w:rFonts w:hint="eastAsia"/>
        </w:rPr>
        <w:lastRenderedPageBreak/>
        <w:t>输出结果</w:t>
      </w:r>
    </w:p>
    <w:p w:rsidR="00F46B3A" w:rsidRDefault="00F46B3A" w:rsidP="006E18D9">
      <w:pPr>
        <w:pStyle w:val="af5"/>
      </w:pPr>
      <w:r>
        <w:rPr>
          <w:noProof/>
        </w:rPr>
        <w:drawing>
          <wp:inline distT="0" distB="0" distL="0" distR="0" wp14:anchorId="11652F71" wp14:editId="71D9B380">
            <wp:extent cx="1608208" cy="1011936"/>
            <wp:effectExtent l="19050" t="19050" r="11430" b="1714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3.while.png"/>
                    <pic:cNvPicPr/>
                  </pic:nvPicPr>
                  <pic:blipFill rotWithShape="1">
                    <a:blip r:embed="rId13"/>
                    <a:srcRect b="6533"/>
                    <a:stretch/>
                  </pic:blipFill>
                  <pic:spPr bwMode="auto">
                    <a:xfrm>
                      <a:off x="0" y="0"/>
                      <a:ext cx="1628234" cy="1024537"/>
                    </a:xfrm>
                    <a:prstGeom prst="rect">
                      <a:avLst/>
                    </a:prstGeom>
                    <a:ln w="317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46B3A" w:rsidRDefault="00F46B3A" w:rsidP="00F46B3A">
      <w:pPr>
        <w:pStyle w:val="a4"/>
      </w:pPr>
      <w:r>
        <w:rPr>
          <w:rFonts w:hint="eastAsia"/>
        </w:rPr>
        <w:t>输出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输出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3</w:t>
      </w:r>
      <w:r>
        <w:fldChar w:fldCharType="end"/>
      </w:r>
    </w:p>
    <w:p w:rsidR="00F46B3A" w:rsidRDefault="00F46B3A" w:rsidP="00F46B3A">
      <w:pPr>
        <w:pStyle w:val="3"/>
      </w:pPr>
      <w:r>
        <w:rPr>
          <w:rFonts w:hint="eastAsia"/>
        </w:rPr>
        <w:t>代码分析</w:t>
      </w:r>
    </w:p>
    <w:p w:rsidR="00F46B3A" w:rsidRDefault="00F46B3A" w:rsidP="00007B33">
      <w:pPr>
        <w:ind w:firstLineChars="200" w:firstLine="480"/>
      </w:pPr>
      <w:r>
        <w:rPr>
          <w:rFonts w:hint="eastAsia"/>
        </w:rPr>
        <w:t>高斯</w:t>
      </w:r>
      <w:r>
        <w:rPr>
          <w:rFonts w:hint="eastAsia"/>
        </w:rPr>
        <w:t>-</w:t>
      </w:r>
      <w:r>
        <w:rPr>
          <w:rFonts w:hint="eastAsia"/>
        </w:rPr>
        <w:t>塞德尔方法，无非是在计算过程中，使实时的结果及时反馈，从而提高迭代效率。</w:t>
      </w:r>
    </w:p>
    <w:p w:rsidR="00F46B3A" w:rsidRDefault="00F46B3A" w:rsidP="00F46B3A">
      <w:pPr>
        <w:pStyle w:val="2"/>
      </w:pPr>
      <w:r>
        <w:rPr>
          <w:rFonts w:hint="eastAsia"/>
        </w:rPr>
        <w:t>4</w:t>
      </w:r>
      <w:r>
        <w:rPr>
          <w:rFonts w:hint="eastAsia"/>
        </w:rPr>
        <w:t>题</w:t>
      </w:r>
    </w:p>
    <w:p w:rsidR="00F46B3A" w:rsidRDefault="00F46B3A" w:rsidP="00E62B06">
      <w:pPr>
        <w:ind w:firstLineChars="200" w:firstLine="480"/>
      </w:pPr>
      <w:r>
        <w:rPr>
          <w:rFonts w:hint="eastAsia"/>
        </w:rPr>
        <w:t>用雅可比迭代法、高斯</w:t>
      </w:r>
      <w:r>
        <w:rPr>
          <w:rFonts w:hint="eastAsia"/>
        </w:rPr>
        <w:t>-</w:t>
      </w:r>
      <w:r>
        <w:rPr>
          <w:rFonts w:hint="eastAsia"/>
        </w:rPr>
        <w:t>赛德尔迭代法解下列线性方程组，比较在不同迭代深度下，两种迭代法的差异。</w:t>
      </w:r>
    </w:p>
    <w:p w:rsidR="00F46B3A" w:rsidRDefault="00F46B3A" w:rsidP="00007B33"/>
    <w:p w:rsidR="00F46B3A" w:rsidRPr="0091296A" w:rsidRDefault="00C86B62" w:rsidP="006E18D9">
      <w:pPr>
        <w:pStyle w:val="af4"/>
      </w:pPr>
      <m:oMathPara>
        <m:oMath>
          <m:d>
            <m:dPr>
              <m:begChr m:val="["/>
              <m:endChr m:val="]"/>
              <m:ctrlPr>
                <w:rPr>
                  <w:rFonts w:ascii="Latin Modern Math" w:hAnsi="Latin Modern Math"/>
                </w:rPr>
              </m:ctrlPr>
            </m:dPr>
            <m:e>
              <m:m>
                <m:mPr>
                  <m:mcs>
                    <m:mc>
                      <m:mcPr>
                        <m:count m:val="6"/>
                        <m:mcJc m:val="right"/>
                      </m:mcPr>
                    </m:mc>
                  </m:mcs>
                  <m:ctrlPr>
                    <w:rPr>
                      <w:rFonts w:ascii="Latin Modern Math" w:hAnsi="Latin Modern Math"/>
                    </w:rPr>
                  </m:ctrlPr>
                </m:mP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4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4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4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4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4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4</m:t>
                    </m:r>
                  </m:e>
                </m:mr>
              </m:m>
            </m:e>
          </m:d>
          <m:r>
            <m:rPr>
              <m:sty m:val="p"/>
            </m:rPr>
            <w:rPr>
              <w:rFonts w:ascii="Latin Modern Math" w:hAnsi="Latin Modern Math"/>
            </w:rPr>
            <m:t>⋅</m:t>
          </m:r>
          <m:d>
            <m:dPr>
              <m:begChr m:val="["/>
              <m:endChr m:val="]"/>
              <m:ctrlPr>
                <w:rPr>
                  <w:rFonts w:ascii="Latin Modern Math" w:hAnsi="Latin Modern Math"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Latin Modern Math" w:hAnsi="Latin Modern Math"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1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2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3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4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5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6</m:t>
                        </m:r>
                      </m:sub>
                    </m:sSub>
                  </m:e>
                </m:mr>
              </m:m>
            </m:e>
          </m:d>
          <m:r>
            <m:rPr>
              <m:sty m:val="p"/>
            </m:rPr>
            <w:rPr>
              <w:rFonts w:ascii="Latin Modern Math" w:hAnsi="Latin Modern Math"/>
            </w:rPr>
            <m:t>=</m:t>
          </m:r>
          <m:d>
            <m:dPr>
              <m:begChr m:val="["/>
              <m:endChr m:val="]"/>
              <m:ctrlPr>
                <w:rPr>
                  <w:rFonts w:ascii="Latin Modern Math" w:hAnsi="Latin Modern Math"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right"/>
                      </m:mcPr>
                    </m:mc>
                  </m:mcs>
                  <m:ctrlPr>
                    <w:rPr>
                      <w:rFonts w:ascii="Latin Modern Math" w:hAnsi="Latin Modern Math"/>
                    </w:rPr>
                  </m:ctrlPr>
                </m:mP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5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0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6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-2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6</m:t>
                    </m:r>
                  </m:e>
                </m:mr>
              </m:m>
            </m:e>
          </m:d>
        </m:oMath>
      </m:oMathPara>
    </w:p>
    <w:p w:rsidR="00F46B3A" w:rsidRDefault="00F46B3A" w:rsidP="006F6E5C"/>
    <w:p w:rsidR="00F46B3A" w:rsidRDefault="00F46B3A" w:rsidP="00F46B3A">
      <w:pPr>
        <w:widowControl/>
        <w:jc w:val="left"/>
        <w:rPr>
          <w:b/>
        </w:rPr>
      </w:pPr>
      <w:r w:rsidRPr="00670525">
        <w:rPr>
          <w:rFonts w:hint="eastAsia"/>
          <w:b/>
        </w:rPr>
        <w:t>解答：</w:t>
      </w:r>
    </w:p>
    <w:p w:rsidR="00F46B3A" w:rsidRDefault="00F46B3A" w:rsidP="00F46B3A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612"/>
        <w:gridCol w:w="10587"/>
      </w:tblGrid>
      <w:tr w:rsidR="00F46B3A" w:rsidTr="008367B8">
        <w:tc>
          <w:tcPr>
            <w:tcW w:w="0" w:type="auto"/>
            <w:shd w:val="clear" w:color="auto" w:fill="E5E5E5"/>
          </w:tcPr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2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7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11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16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21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26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31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6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6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62</w:t>
            </w:r>
          </w:p>
        </w:tc>
        <w:tc>
          <w:tcPr>
            <w:tcW w:w="10604" w:type="dxa"/>
            <w:shd w:val="clear" w:color="auto" w:fill="E5E5E5"/>
          </w:tcPr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lastRenderedPageBreak/>
              <w:t>"""filename: 4.4 Plot.py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mport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plotli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pyplot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as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l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mport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umpy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as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class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00"/>
                <w:sz w:val="20"/>
                <w:szCs w:val="20"/>
              </w:rPr>
              <w:t>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Abatrct class representing a Matrix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The internal structure is a two dimension list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__init__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row:            the row of the Matri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col:            the collumn of the Matri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CheckedRow:     if one row has been checked,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                     it should not be checked agai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body:           the internal storing structur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mainCol:        the coefficient matri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row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heckedRow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ody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main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inCol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getVa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Giving value to each element of the matrix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Overwrite the original value zeros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n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npu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vali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Non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If these two matrix are not in the same form, return false,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else return true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It is useful in the next functions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multi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SELF * 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row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!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row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!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als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Tru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A methon does not used in the pivot PCA algorithm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Maybe it will be used in other programs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vali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deep copy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Const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n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A constant number multiple a matrix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deep copy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const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Return the multiplication of two matrix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vali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multi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e.col has no meaning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k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k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Transfor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ource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ime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Non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There is a big problem, every decimal number we see is stored in th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RAM with the binary platform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I can import the decimal lib to solve this problem, but I did not!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ime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Non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special case of matrixTransform(TarRow,times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imes_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ource_row_Number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imes_tm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ime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exchange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ource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ource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ime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ource_row_Numb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Transpo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main column of ans is meaningles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A simple code to order a list with quicksort algorithm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e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&lt;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les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equa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bigger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pivot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e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//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3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pivot should be taken seriously!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e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&lt;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ivo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les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i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ivo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equa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bigg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les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es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bigger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igg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es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qua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igger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Get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ki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M is a matrix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Return the Normal value of M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inf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NorVal is the maximum value among the sums of every row.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um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i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um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NorVal is the maximum value among the sums of every column.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um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i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um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Multi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Transpo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The solving of eig is a little difficult for me,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I will change the code after learning more later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Now I use the numpy package to solve it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mport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umpy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as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MU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Transpo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rra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U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inalg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ig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q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aise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ValueErro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Bad input!\n"""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vector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ki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Get the normal value of a vector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b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rom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h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mport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qrt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as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q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q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inf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i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b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Q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iterForma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Get the iter matrix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!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Transfor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GS_op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simple function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x is changed during one iteratio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relax_op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simple function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x is changed during one iteratio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class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00"/>
                <w:sz w:val="20"/>
                <w:szCs w:val="20"/>
              </w:rPr>
              <w:t>Plo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Just for testing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__init__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Initialize this class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lastRenderedPageBreak/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As you can see, this function could not be universally used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ody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ody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5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terForma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'''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B:              the matrix to iterat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b:              the matrix with only one colum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x:              the original value we give,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                     Default set it [0,0,0,0,0,0]'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'''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x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Jacob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ime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__init__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ime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tep1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tep2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tep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x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tep2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lastSte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lastSte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tep1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astSte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lastSte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tep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tep3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astSte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Const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here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tep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tep3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c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i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her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c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her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vector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G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ime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__init__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ime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GS_op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deep copy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GS_op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do it once mor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tep3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Const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here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tep3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c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i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her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c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her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vectorNormalValu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plo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0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Default iteration deepth is 100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x_jacobi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y_jacobi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x_jacob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y_jacob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acob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x_g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y_g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x_g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y_g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G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p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gri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p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itl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Relation: Iteration deepth and Normal Value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fontsiz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p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plo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_jacob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y_jacob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o-g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abe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Jacobi Method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p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plo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_g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y_g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o-r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abe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Gauss-Seidel Method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p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eg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p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labe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Iteration Deepth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p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ylabe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Normal Value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p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h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M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lo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keepNext/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plo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</w:tc>
      </w:tr>
    </w:tbl>
    <w:p w:rsidR="00F46B3A" w:rsidRPr="00215051" w:rsidRDefault="00F46B3A" w:rsidP="00F46B3A">
      <w:pPr>
        <w:pStyle w:val="a4"/>
      </w:pPr>
      <w:r>
        <w:lastRenderedPageBreak/>
        <w:t xml:space="preserve">Code Box </w:t>
      </w:r>
      <w:r w:rsidR="00C86B62">
        <w:rPr>
          <w:noProof/>
        </w:rPr>
        <w:fldChar w:fldCharType="begin"/>
      </w:r>
      <w:r w:rsidR="00C86B62">
        <w:rPr>
          <w:noProof/>
        </w:rPr>
        <w:instrText xml:space="preserve"> SEQ Code_Box \* ARABIC </w:instrText>
      </w:r>
      <w:r w:rsidR="00C86B62">
        <w:rPr>
          <w:noProof/>
        </w:rPr>
        <w:fldChar w:fldCharType="separate"/>
      </w:r>
      <w:r>
        <w:rPr>
          <w:noProof/>
        </w:rPr>
        <w:t>4</w:t>
      </w:r>
      <w:r w:rsidR="00C86B62">
        <w:rPr>
          <w:noProof/>
        </w:rPr>
        <w:fldChar w:fldCharType="end"/>
      </w:r>
    </w:p>
    <w:p w:rsidR="00F46B3A" w:rsidRDefault="00F46B3A" w:rsidP="00F46B3A">
      <w:pPr>
        <w:pStyle w:val="3"/>
      </w:pPr>
      <w:r>
        <w:rPr>
          <w:rFonts w:hint="eastAsia"/>
        </w:rPr>
        <w:lastRenderedPageBreak/>
        <w:t>输出结果</w:t>
      </w:r>
    </w:p>
    <w:p w:rsidR="00F46B3A" w:rsidRDefault="00F46B3A" w:rsidP="006E18D9">
      <w:pPr>
        <w:pStyle w:val="af5"/>
      </w:pPr>
      <w:r>
        <w:rPr>
          <w:noProof/>
        </w:rPr>
        <w:drawing>
          <wp:inline distT="0" distB="0" distL="0" distR="0" wp14:anchorId="47C83135" wp14:editId="661493E5">
            <wp:extent cx="4164297" cy="3106615"/>
            <wp:effectExtent l="0" t="0" r="8255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4.compare.emf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4174558" cy="31142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46B3A" w:rsidRDefault="00F46B3A" w:rsidP="00F46B3A">
      <w:pPr>
        <w:pStyle w:val="a4"/>
      </w:pPr>
      <w:r>
        <w:rPr>
          <w:rFonts w:hint="eastAsia"/>
        </w:rPr>
        <w:t>输出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输出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</w:p>
    <w:p w:rsidR="00F46B3A" w:rsidRDefault="00F46B3A" w:rsidP="00F46B3A">
      <w:pPr>
        <w:pStyle w:val="3"/>
      </w:pPr>
      <w:r>
        <w:rPr>
          <w:rFonts w:hint="eastAsia"/>
        </w:rPr>
        <w:t>代码分析</w:t>
      </w:r>
    </w:p>
    <w:p w:rsidR="00F46B3A" w:rsidRDefault="00F46B3A" w:rsidP="00F46B3A">
      <w:pPr>
        <w:ind w:firstLineChars="200" w:firstLine="480"/>
      </w:pPr>
      <w:r>
        <w:rPr>
          <w:rFonts w:hint="eastAsia"/>
        </w:rPr>
        <w:t>可以发现，在相同的迭代次数下，高斯</w:t>
      </w:r>
      <w:r>
        <w:rPr>
          <w:rFonts w:hint="eastAsia"/>
        </w:rPr>
        <w:t>-</w:t>
      </w:r>
      <w:r>
        <w:rPr>
          <w:rFonts w:hint="eastAsia"/>
        </w:rPr>
        <w:t>赛德尔方法的精度更高。</w:t>
      </w:r>
    </w:p>
    <w:p w:rsidR="00F46B3A" w:rsidRDefault="00F46B3A" w:rsidP="00F46B3A">
      <w:pPr>
        <w:pStyle w:val="2"/>
      </w:pPr>
      <w:r>
        <w:rPr>
          <w:rFonts w:hint="eastAsia"/>
        </w:rPr>
        <w:t>5</w:t>
      </w:r>
      <w:r>
        <w:rPr>
          <w:rFonts w:hint="eastAsia"/>
        </w:rPr>
        <w:t>题</w:t>
      </w:r>
    </w:p>
    <w:p w:rsidR="00F46B3A" w:rsidRDefault="00F46B3A" w:rsidP="00007B33">
      <w:pPr>
        <w:ind w:firstLineChars="200" w:firstLine="480"/>
      </w:pPr>
      <w:r>
        <w:rPr>
          <w:rFonts w:hint="eastAsia"/>
        </w:rPr>
        <w:t>用松弛法解</w:t>
      </w:r>
    </w:p>
    <w:p w:rsidR="00F46B3A" w:rsidRPr="00EA1EAC" w:rsidRDefault="00C86B62" w:rsidP="006E18D9">
      <w:pPr>
        <w:pStyle w:val="af4"/>
      </w:pPr>
      <m:oMathPara>
        <m:oMath>
          <m:d>
            <m:dPr>
              <m:begChr m:val="{"/>
              <m:endChr m:val=""/>
              <m:ctrlPr>
                <w:rPr>
                  <w:rFonts w:ascii="Latin Modern Math" w:hAnsi="Latin Modern Math"/>
                </w:rPr>
              </m:ctrlPr>
            </m:dPr>
            <m:e>
              <m:eqArr>
                <m:eqArrPr>
                  <m:ctrlPr>
                    <w:rPr>
                      <w:rFonts w:ascii="Latin Modern Math" w:hAnsi="Latin Modern Math"/>
                    </w:rPr>
                  </m:ctrlPr>
                </m:eqArrPr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4</m:t>
                  </m:r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  <m:ctrlPr>
                        <w:rPr>
                          <w:rFonts w:ascii="Latin Modern Math" w:hAnsi="Latin Modern Math"/>
                          <w:i/>
                          <w:iCs/>
                        </w:rPr>
                      </m:ctrlP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-</m:t>
                  </m:r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&amp;=1</m:t>
                  </m:r>
                </m:e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-</m:t>
                  </m:r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+4</m:t>
                  </m:r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  <m:ctrlPr>
                        <w:rPr>
                          <w:rFonts w:ascii="Latin Modern Math" w:hAnsi="Latin Modern Math"/>
                          <w:i/>
                          <w:iCs/>
                        </w:rPr>
                      </m:ctrlP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-</m:t>
                  </m:r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3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&amp;=4</m:t>
                  </m:r>
                </m:e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-</m:t>
                  </m:r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+4</m:t>
                  </m:r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  <m:ctrlPr>
                        <w:rPr>
                          <w:rFonts w:ascii="Latin Modern Math" w:hAnsi="Latin Modern Math"/>
                          <w:i/>
                          <w:iCs/>
                        </w:rPr>
                      </m:ctrlP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3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&amp;=-3</m:t>
                  </m:r>
                </m:e>
              </m:eqArr>
            </m:e>
          </m:d>
        </m:oMath>
      </m:oMathPara>
    </w:p>
    <w:p w:rsidR="00F46B3A" w:rsidRDefault="00F46B3A" w:rsidP="00007B33">
      <w:pPr>
        <w:ind w:firstLineChars="200" w:firstLine="480"/>
      </w:pPr>
      <w:r>
        <w:rPr>
          <w:rFonts w:hint="eastAsia"/>
        </w:rPr>
        <w:t>分别取</w:t>
      </w:r>
      <m:oMath>
        <m:r>
          <w:rPr>
            <w:rFonts w:ascii="Latin Modern Math" w:hAnsi="Latin Modern Math"/>
          </w:rPr>
          <m:t>ω</m:t>
        </m:r>
        <m:r>
          <m:rPr>
            <m:sty m:val="p"/>
          </m:rPr>
          <w:rPr>
            <w:rFonts w:ascii="Latin Modern Math" w:hAnsi="Latin Modern Math"/>
          </w:rPr>
          <m:t>=1.03</m:t>
        </m:r>
      </m:oMath>
      <w:r>
        <w:rPr>
          <w:rFonts w:hint="eastAsia"/>
        </w:rPr>
        <w:t>，</w:t>
      </w:r>
      <m:oMath>
        <m:r>
          <w:rPr>
            <w:rFonts w:ascii="Latin Modern Math" w:hAnsi="Latin Modern Math"/>
          </w:rPr>
          <m:t>ω</m:t>
        </m:r>
        <m:r>
          <m:rPr>
            <m:sty m:val="p"/>
          </m:rPr>
          <w:rPr>
            <w:rFonts w:ascii="Latin Modern Math" w:hAnsi="Latin Modern Math"/>
          </w:rPr>
          <m:t>=1</m:t>
        </m:r>
      </m:oMath>
      <w:r>
        <w:rPr>
          <w:rFonts w:hint="eastAsia"/>
        </w:rPr>
        <w:t>，</w:t>
      </w:r>
      <m:oMath>
        <m:r>
          <w:rPr>
            <w:rFonts w:ascii="Latin Modern Math" w:hAnsi="Latin Modern Math"/>
          </w:rPr>
          <m:t>ω</m:t>
        </m:r>
        <m:r>
          <m:rPr>
            <m:sty m:val="p"/>
          </m:rPr>
          <w:rPr>
            <w:rFonts w:ascii="Latin Modern Math" w:hAnsi="Latin Modern Math"/>
          </w:rPr>
          <m:t>=1.1</m:t>
        </m:r>
      </m:oMath>
      <w:r>
        <w:rPr>
          <w:rFonts w:hint="eastAsia"/>
        </w:rPr>
        <w:t>。要求当</w:t>
      </w:r>
      <m:oMath>
        <m:d>
          <m:dPr>
            <m:begChr m:val="‖"/>
            <m:endChr m:val="‖"/>
            <m:ctrlPr>
              <w:rPr>
                <w:rFonts w:ascii="Latin Modern Math" w:hAnsi="Latin Modern Math"/>
              </w:rPr>
            </m:ctrlPr>
          </m:dPr>
          <m:e>
            <m:sSup>
              <m:sSupPr>
                <m:ctrlPr>
                  <w:rPr>
                    <w:rFonts w:ascii="Latin Modern Math" w:hAnsi="Latin Modern Math"/>
                    <w:i/>
                  </w:rPr>
                </m:ctrlPr>
              </m:sSup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Latin Modern Math" w:hAnsi="Latin Modern Math"/>
                      </w:rPr>
                    </m:ctrlPr>
                  </m:dPr>
                  <m:e>
                    <m:r>
                      <w:rPr>
                        <w:rFonts w:ascii="Latin Modern Math" w:hAnsi="Latin Modern Math"/>
                      </w:rPr>
                      <m:t>K</m:t>
                    </m:r>
                    <m:ctrlPr>
                      <w:rPr>
                        <w:rFonts w:ascii="Latin Modern Math" w:hAnsi="Latin Modern Math"/>
                        <w:i/>
                      </w:rPr>
                    </m:ctrlPr>
                  </m:e>
                </m:d>
              </m:sup>
            </m:sSup>
            <m:r>
              <w:rPr>
                <w:rFonts w:ascii="Latin Modern Math" w:hAnsi="Latin Modern Math"/>
              </w:rPr>
              <m:t>-</m:t>
            </m:r>
            <m:sSup>
              <m:sSupPr>
                <m:ctrlPr>
                  <w:rPr>
                    <w:rFonts w:ascii="Latin Modern Math" w:hAnsi="Latin Modern Math"/>
                    <w:i/>
                  </w:rPr>
                </m:ctrlPr>
              </m:sSup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Latin Modern Math" w:hAnsi="Latin Modern Math"/>
                      </w:rPr>
                    </m:ctrlPr>
                  </m:dPr>
                  <m:e>
                    <m:r>
                      <w:rPr>
                        <w:rFonts w:ascii="Latin Modern Math" w:hAnsi="Latin Modern Math"/>
                      </w:rPr>
                      <m:t>K-1</m:t>
                    </m:r>
                    <m:ctrlPr>
                      <w:rPr>
                        <w:rFonts w:ascii="Latin Modern Math" w:hAnsi="Latin Modern Math"/>
                        <w:i/>
                      </w:rPr>
                    </m:ctrlPr>
                  </m:e>
                </m:d>
              </m:sup>
            </m:sSup>
          </m:e>
        </m:d>
        <m:r>
          <w:rPr>
            <w:rFonts w:ascii="Latin Modern Math" w:hAnsi="Latin Modern Math"/>
          </w:rPr>
          <m:t>&lt;5</m:t>
        </m:r>
        <m:r>
          <m:rPr>
            <m:sty m:val="p"/>
          </m:rPr>
          <w:rPr>
            <w:rFonts w:ascii="Latin Modern Math" w:hAnsi="Latin Modern Math"/>
          </w:rPr>
          <m:t>×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10</m:t>
            </m:r>
            <m:ctrlPr>
              <w:rPr>
                <w:rFonts w:ascii="Latin Modern Math" w:hAnsi="Latin Modern Math"/>
              </w:rPr>
            </m:ctrlPr>
          </m:e>
          <m:sup>
            <m:r>
              <w:rPr>
                <w:rFonts w:ascii="Latin Modern Math" w:hAnsi="Latin Modern Math"/>
              </w:rPr>
              <m:t>-6</m:t>
            </m:r>
          </m:sup>
        </m:sSup>
      </m:oMath>
      <w:r>
        <w:rPr>
          <w:rFonts w:hint="eastAsia"/>
        </w:rPr>
        <w:t>时迭代终止，并对每个</w:t>
      </w:r>
      <m:oMath>
        <m:r>
          <w:rPr>
            <w:rFonts w:ascii="Latin Modern Math" w:hAnsi="Latin Modern Math"/>
          </w:rPr>
          <m:t>ω</m:t>
        </m:r>
      </m:oMath>
      <w:r>
        <w:rPr>
          <w:rFonts w:hint="eastAsia"/>
        </w:rPr>
        <w:t>值确定迭代次数（初值</w:t>
      </w:r>
      <m:oMath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w:rPr>
                <w:rFonts w:ascii="Latin Modern Math" w:hAnsi="Latin Modern Math"/>
              </w:rPr>
              <m:t>x</m:t>
            </m:r>
          </m:e>
          <m:sup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0</m:t>
                </m:r>
              </m:e>
            </m:d>
          </m:sup>
        </m:sSup>
        <m:r>
          <m:rPr>
            <m:sty m:val="p"/>
          </m:rP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m:rPr>
                    <m:nor/>
                  </m:rPr>
                  <w:rPr>
                    <w:rFonts w:ascii="Latin Modern Math" w:hAnsi="Latin Modern Math"/>
                  </w:rPr>
                  <m:t xml:space="preserve">0, 0, </m:t>
                </m:r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0</m:t>
                </m:r>
              </m:e>
            </m:d>
          </m:e>
          <m:sup>
            <m:r>
              <m:rPr>
                <m:nor/>
              </m:rPr>
              <w:rPr>
                <w:rFonts w:ascii="Latin Modern Math" w:hAnsi="Latin Modern Math"/>
              </w:rPr>
              <m:t>T</m:t>
            </m:r>
          </m:sup>
        </m:sSup>
      </m:oMath>
      <w:r>
        <w:rPr>
          <w:rFonts w:hint="eastAsia"/>
        </w:rPr>
        <w:t>）。</w:t>
      </w:r>
    </w:p>
    <w:p w:rsidR="00F46B3A" w:rsidRDefault="00F46B3A" w:rsidP="00F46B3A">
      <w:pPr>
        <w:widowControl/>
        <w:jc w:val="left"/>
        <w:rPr>
          <w:b/>
        </w:rPr>
      </w:pPr>
      <w:r w:rsidRPr="00916B7A">
        <w:rPr>
          <w:rFonts w:hint="eastAsia"/>
          <w:b/>
        </w:rPr>
        <w:t>解答：</w:t>
      </w:r>
    </w:p>
    <w:p w:rsidR="00F46B3A" w:rsidRPr="00916B7A" w:rsidRDefault="00F46B3A" w:rsidP="00F46B3A">
      <w:pPr>
        <w:ind w:firstLineChars="200" w:firstLine="480"/>
      </w:pPr>
      <w:r>
        <w:rPr>
          <w:rFonts w:hint="eastAsia"/>
        </w:rPr>
        <w:t>可以从更高的观点来看这个问题。下面编程作图以比较。</w:t>
      </w:r>
    </w:p>
    <w:p w:rsidR="00F46B3A" w:rsidRDefault="00F46B3A" w:rsidP="00F46B3A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612"/>
        <w:gridCol w:w="10587"/>
      </w:tblGrid>
      <w:tr w:rsidR="00F46B3A" w:rsidTr="008367B8">
        <w:tc>
          <w:tcPr>
            <w:tcW w:w="0" w:type="auto"/>
            <w:shd w:val="clear" w:color="auto" w:fill="E5E5E5"/>
          </w:tcPr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1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6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6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7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8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9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0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10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1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2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3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4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15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5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6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7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8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19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20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0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1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2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3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4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25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5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6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7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8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29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30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0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1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2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3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4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35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5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6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6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6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6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6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6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6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6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6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6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7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7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7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7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7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7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7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7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7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7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8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8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8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8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8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8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8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8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8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8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9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9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9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9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9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9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9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9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9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39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0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0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0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40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0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0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0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0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0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0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1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1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1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1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1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1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1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1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1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1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2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2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2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2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2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2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2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2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2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2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3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3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3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3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3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3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3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3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3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3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4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4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4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4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4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4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4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4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4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4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5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5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45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5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5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5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5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5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5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5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6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6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6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6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6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6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6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6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6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6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7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7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7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7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7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7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7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7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7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7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8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8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8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8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8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8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8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8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8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8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9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9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9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9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9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9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9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9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9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49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0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50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0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0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0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0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0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0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0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0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1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1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1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1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1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1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1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1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1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1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2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2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2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2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2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2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2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2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2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2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3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3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3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3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3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3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3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3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3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3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4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4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4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4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4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4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4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4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4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4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lastRenderedPageBreak/>
              <w:t>55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5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5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5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5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55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56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57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58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59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60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61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62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63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64</w:t>
            </w:r>
          </w:p>
          <w:p w:rsidR="00F46B3A" w:rsidRPr="00E37689" w:rsidRDefault="00F46B3A" w:rsidP="008367B8">
            <w:pPr>
              <w:spacing w:line="280" w:lineRule="exact"/>
              <w:rPr>
                <w:rFonts w:ascii="Consolas" w:hAnsi="Consolas" w:cs="Courier New"/>
              </w:rPr>
            </w:pPr>
            <w:r w:rsidRPr="00E37689">
              <w:rPr>
                <w:rFonts w:ascii="Consolas" w:hAnsi="Consolas" w:cs="Courier New"/>
              </w:rPr>
              <w:t>564</w:t>
            </w:r>
          </w:p>
        </w:tc>
        <w:tc>
          <w:tcPr>
            <w:tcW w:w="10668" w:type="dxa"/>
            <w:shd w:val="clear" w:color="auto" w:fill="E5E5E5"/>
          </w:tcPr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># -*- coding: utf-8 -*-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Created on Tue Nov 28 18:30:53 2017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@author: Newto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filename: 4.5 Relaxation Method.py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mport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plotli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pyplot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as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l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lastRenderedPageBreak/>
              <w:t>import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umpy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as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class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00"/>
                <w:sz w:val="20"/>
                <w:szCs w:val="20"/>
              </w:rPr>
              <w:t>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Abatrct class representing a Matrix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The internal structure is a two dimension list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__init__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main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Non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row:            the row of the Matri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col:            the collumn of the Matri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CheckedRow:     if one row has been checked,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                     it should not be checked agai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body:           the internal storing structur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mainCol:        the coefficient matri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row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heckedRow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ody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main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inCol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getVa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Giving value to each element of the matrix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Overwrite the original value zeros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npu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vali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Non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If these two matrices are not in the right form, return false,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else return true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It is useful in the next functions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multi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SELF * 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row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!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row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!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als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Tru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One matrix add to another and generate a new one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lastRenderedPageBreak/>
              <w:t xml:space="preserve">        The original one would not change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vali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if e and self are not in the same form, return false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Const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n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A constant number multiple a matrix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const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Return the multiplication of two matrices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Attention! ans = self * e, not e * self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vali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multi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if e and self could not make multiplication, return fals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k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k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Transfor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ource_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ime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Non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case 1:    two coefficient, make coe(1) row times coe(2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case 2:    exchange the two rows with 'exchange' reminding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case 3:    coe(1) rows add the coe(3) times of coe(2) row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lastRenderedPageBreak/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deep copy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ime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Non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special case of matrixTransform(TarRow,times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imes_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ource_row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imes_tm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ime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exchange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ource_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ource_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arget_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ime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ource_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Transpo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Generate a new matrix which is the transpose of the old one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main column of ans is meaningles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NormVa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Return the Normal value of this matrix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inf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NorVal is the maximum value among the sums of every row.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um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i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        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um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quick sort algorithm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NorVal is the maximum value among the sums of every column.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um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i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um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um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in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    The solving of eig is a little difficult for me,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    I will change the code after learning more later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    Now I use the numpy package to solve it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mport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umpy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as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MU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Transpo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rra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U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inalg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ig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q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aise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ValueErro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Bad input!\n"""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matrixInversio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Generate a new matrix which is the old one's inversion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Max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initialize the variabl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position_row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the row number of the maximum valu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position_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       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eye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ye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eye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ye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main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hecked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not in all the column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b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&lt;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b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k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    Max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k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    position_row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    position_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Transfor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position_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hecked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emov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position_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!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osition_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Transform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osition_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position_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Max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position_row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position_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begin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Transfor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egi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exchange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begin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new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Non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ne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ne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ne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ew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A simple code to order a list with quicksort algorithm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e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&lt;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les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equa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bigger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pivot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e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//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3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pivot should be taken seriously!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e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&lt;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ivo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les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i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ivo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equa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bigg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les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es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bigger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Quick_Sor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igge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es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qua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igger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---------------------------new class---------------------------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class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00"/>
                <w:sz w:val="20"/>
                <w:szCs w:val="20"/>
              </w:rPr>
              <w:t>MatrixIterMethod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"""This class includes three methods which could be used in the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solving of linear equations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Method 1:    Jabobi method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Method 2:    Gauss-Seidel method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Method 3:    Relaxation method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All these three methods will return x and the iteration deepth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__init__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omeg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Initialize this class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A:    coefficient matri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b:    where Ax = b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x0:   the original value of x we choose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These global variables would not change after init operation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omega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co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!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aise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ValueErro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Bad inputs, please Check it!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    tmp_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tmp_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mp_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_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mp_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mp_A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tmp_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_A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_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Transform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   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   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_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mp_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&lt;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    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U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U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&gt;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    U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D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!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    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tep1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Const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omeg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tep2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tep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    step3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tep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Inversio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mark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tep4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Const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omeg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tep5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U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Const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omeg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tep6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tep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tep7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tep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tep5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mark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tep8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Const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omeg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end_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tep3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tep7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end_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tep3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tep8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ans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nd_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nd_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x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x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x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in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x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GS_op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Do one time iteration with GS method or Relaxation method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self.x will be changed after this operation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co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od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jacobiMetho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ccurac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The iteration would not stop by iter times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It will stop while the accuracy gets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__init__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omega uses the default setting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ave_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Const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save the original value for comparing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tep1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tep2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tep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x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tep2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update the value of self.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tep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ave_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ccu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NormVa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iter_deepth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whil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accu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&gt;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ccurac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ave_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Const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save the original value for comparing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tep1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tep2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tep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x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tep2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update the value of self.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tep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ave_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accu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NormVa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iter_deepth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ter_deepth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gsMetho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ccurac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Iteration will stop when the accuracy gets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__init__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ave_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Const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save the original value for comparing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GS_op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self.x has been changed auto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ave_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ccu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NormVa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iter_deepth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whil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accu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&gt;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ccurac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ave_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Const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save the original value for comparing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GS_op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self.x has been changed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ave_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accu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NormVa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iter_deepth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ter_deepth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relaxMetho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omeg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ccurac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Iteration will stop when the accuracy gets.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__init__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omeg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omega uses the default setting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ave_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Const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save the original value for comparing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tep1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tep2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tep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x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tep2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update the value of self.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tep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ave_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ccu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NormVa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iter_deepth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whil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accu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&gt;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ccuracy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ave_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Const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save the original value for comparing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tep1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Mult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tep2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tep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x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tep2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update the value of self.x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tep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Ad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ave_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accu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atrixNormVa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iter_deepth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ter_deepth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FF"/>
                <w:sz w:val="20"/>
                <w:szCs w:val="20"/>
              </w:rPr>
              <w:t>Plo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x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e-1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>"""A pure function for ploting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e is the target accuracy.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"""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ERROR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i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while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&gt;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mp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/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0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ERRO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mp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deepth_1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i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RRO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J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IterMethods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x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M_1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elaxMetho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.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Relaxation factor is 1.0, equal to GSM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deepth_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_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deepth_2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i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RRO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M_1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elaxMetho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.03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Relaxation factor is 1.03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deepth_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_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deepth_3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is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RRO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M_1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relaxMetho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.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E37689">
              <w:rPr>
                <w:rFonts w:ascii="Consolas" w:hAnsi="Consolas" w:cs="Courier New"/>
                <w:color w:val="008000"/>
                <w:sz w:val="20"/>
                <w:szCs w:val="20"/>
              </w:rPr>
              <w:t># Relaxation factor is 1.1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deepth_3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M_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mport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h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en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RRO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ERRO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h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og1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RRO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p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gri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p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titl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"Same Accuracy: Iteration deepth and Omega's Value"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fontsize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p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plo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RRO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deepth_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o-r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labe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omega is 1.00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p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plo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RRO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deepth_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o-g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labe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omega is 1.03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p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plo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ERROR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deepth_3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o-b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label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omega is 1.10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p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legend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p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xlabe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Level of Accuracy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p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ylabe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'Iteration Deepth'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pl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show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__name__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808080"/>
                <w:sz w:val="20"/>
                <w:szCs w:val="20"/>
              </w:rPr>
              <w:t>"__main__"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A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ody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ody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5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x0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6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x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ody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Plo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x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e-2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A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3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3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ody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\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[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b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3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ody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-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3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x0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rix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3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x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body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[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]</w:t>
            </w: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F46B3A" w:rsidRPr="00E37689" w:rsidRDefault="00F46B3A" w:rsidP="008367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</w:rPr>
            </w:pP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Plot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>A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b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x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37689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E37689">
              <w:rPr>
                <w:rFonts w:ascii="Consolas" w:hAnsi="Consolas" w:cs="Courier New"/>
                <w:color w:val="FF0000"/>
                <w:sz w:val="20"/>
                <w:szCs w:val="20"/>
              </w:rPr>
              <w:t>1e-20</w:t>
            </w:r>
            <w:r w:rsidRPr="00E37689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</w:tc>
      </w:tr>
    </w:tbl>
    <w:p w:rsidR="00F46B3A" w:rsidRPr="00DE5616" w:rsidRDefault="00F46B3A" w:rsidP="00F46B3A">
      <w:pPr>
        <w:pStyle w:val="a4"/>
      </w:pPr>
      <w:r>
        <w:lastRenderedPageBreak/>
        <w:t xml:space="preserve">Code Box </w:t>
      </w:r>
      <w:r w:rsidR="00C86B62">
        <w:rPr>
          <w:noProof/>
        </w:rPr>
        <w:fldChar w:fldCharType="begin"/>
      </w:r>
      <w:r w:rsidR="00C86B62">
        <w:rPr>
          <w:noProof/>
        </w:rPr>
        <w:instrText xml:space="preserve"> SEQ Code_Box \* ARABIC </w:instrText>
      </w:r>
      <w:r w:rsidR="00C86B62">
        <w:rPr>
          <w:noProof/>
        </w:rPr>
        <w:fldChar w:fldCharType="separate"/>
      </w:r>
      <w:r>
        <w:rPr>
          <w:noProof/>
        </w:rPr>
        <w:t>5</w:t>
      </w:r>
      <w:r w:rsidR="00C86B62">
        <w:rPr>
          <w:noProof/>
        </w:rPr>
        <w:fldChar w:fldCharType="end"/>
      </w:r>
    </w:p>
    <w:p w:rsidR="00F46B3A" w:rsidRDefault="00F46B3A" w:rsidP="00F46B3A">
      <w:pPr>
        <w:pStyle w:val="3"/>
      </w:pPr>
      <w:r>
        <w:rPr>
          <w:rFonts w:hint="eastAsia"/>
        </w:rPr>
        <w:t>输出结果</w:t>
      </w:r>
    </w:p>
    <w:p w:rsidR="00F46B3A" w:rsidRDefault="00F46B3A" w:rsidP="006E18D9">
      <w:pPr>
        <w:pStyle w:val="af5"/>
      </w:pPr>
      <w:r>
        <w:rPr>
          <w:noProof/>
        </w:rPr>
        <w:drawing>
          <wp:inline distT="0" distB="0" distL="0" distR="0" wp14:anchorId="3E7AA9A2" wp14:editId="02CA85D8">
            <wp:extent cx="4320000" cy="3228191"/>
            <wp:effectExtent l="0" t="0" r="4445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5.1Omega的比较 -3.emf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32281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46B3A" w:rsidRDefault="00F46B3A" w:rsidP="00F46B3A">
      <w:pPr>
        <w:pStyle w:val="a4"/>
      </w:pPr>
      <w:r>
        <w:rPr>
          <w:rFonts w:hint="eastAsia"/>
        </w:rPr>
        <w:t>输出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输出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5</w:t>
      </w:r>
      <w:r>
        <w:fldChar w:fldCharType="end"/>
      </w:r>
      <w:r>
        <w:t xml:space="preserve"> </w:t>
      </w:r>
      <w:r>
        <w:rPr>
          <w:rFonts w:hint="eastAsia"/>
        </w:rPr>
        <w:t>三阶矩阵</w:t>
      </w:r>
    </w:p>
    <w:p w:rsidR="00F46B3A" w:rsidRDefault="00F46B3A" w:rsidP="00007B33">
      <w:r>
        <w:rPr>
          <w:rFonts w:hint="eastAsia"/>
        </w:rPr>
        <w:t>其实，还可以对第</w:t>
      </w:r>
      <w:r>
        <w:rPr>
          <w:rFonts w:hint="eastAsia"/>
        </w:rPr>
        <w:t>4</w:t>
      </w:r>
      <w:r>
        <w:rPr>
          <w:rFonts w:hint="eastAsia"/>
        </w:rPr>
        <w:t>题进行作图比较：</w:t>
      </w:r>
    </w:p>
    <w:p w:rsidR="00F46B3A" w:rsidRDefault="00F46B3A" w:rsidP="006E18D9">
      <w:pPr>
        <w:pStyle w:val="af5"/>
      </w:pPr>
      <w:r>
        <w:rPr>
          <w:noProof/>
        </w:rPr>
        <w:lastRenderedPageBreak/>
        <w:drawing>
          <wp:inline distT="0" distB="0" distL="0" distR="0" wp14:anchorId="2E7D68B7" wp14:editId="1C2705A2">
            <wp:extent cx="4320000" cy="3228191"/>
            <wp:effectExtent l="0" t="0" r="4445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5.2Omega的比较 -6.emf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32281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46B3A" w:rsidRDefault="00F46B3A" w:rsidP="00F46B3A">
      <w:pPr>
        <w:pStyle w:val="a4"/>
      </w:pPr>
      <w:r>
        <w:rPr>
          <w:rFonts w:hint="eastAsia"/>
        </w:rPr>
        <w:t>输出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输出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6</w:t>
      </w:r>
      <w:r>
        <w:fldChar w:fldCharType="end"/>
      </w:r>
      <w:r>
        <w:t xml:space="preserve"> </w:t>
      </w:r>
      <w:r>
        <w:rPr>
          <w:rFonts w:hint="eastAsia"/>
        </w:rPr>
        <w:t>六阶矩阵</w:t>
      </w:r>
    </w:p>
    <w:p w:rsidR="00F46B3A" w:rsidRDefault="00F46B3A" w:rsidP="00F46B3A">
      <w:pPr>
        <w:widowControl/>
        <w:ind w:firstLineChars="200" w:firstLine="480"/>
      </w:pPr>
      <w:r>
        <w:rPr>
          <w:rFonts w:hint="eastAsia"/>
        </w:rPr>
        <w:t>可以发现，收敛速度最快的松弛因子，对于不同矩阵来说是不一样的。</w:t>
      </w:r>
    </w:p>
    <w:p w:rsidR="00F46B3A" w:rsidRDefault="00F46B3A" w:rsidP="00F46B3A">
      <w:pPr>
        <w:pStyle w:val="3"/>
      </w:pPr>
      <w:r>
        <w:rPr>
          <w:rFonts w:hint="eastAsia"/>
        </w:rPr>
        <w:t>代码分析</w:t>
      </w:r>
    </w:p>
    <w:p w:rsidR="00F46B3A" w:rsidRDefault="00F46B3A" w:rsidP="006E18D9">
      <w:pPr>
        <w:pStyle w:val="af5"/>
      </w:pPr>
      <w:bookmarkStart w:id="0" w:name="_GoBack"/>
      <w:r>
        <w:rPr>
          <w:noProof/>
        </w:rPr>
        <w:drawing>
          <wp:inline distT="0" distB="0" distL="0" distR="0" wp14:anchorId="200FD778" wp14:editId="1AC9D23D">
            <wp:extent cx="4320000" cy="3968321"/>
            <wp:effectExtent l="0" t="0" r="4445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#1.class Matrix.emf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39683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0"/>
    </w:p>
    <w:p w:rsidR="00F46B3A" w:rsidRDefault="00F46B3A" w:rsidP="00F46B3A">
      <w:pPr>
        <w:pStyle w:val="a4"/>
      </w:pPr>
      <w:bookmarkStart w:id="1" w:name="_Ref499661520"/>
      <w:r>
        <w:t xml:space="preserve">Code Analysis </w:t>
      </w:r>
      <w:r w:rsidR="00C86B62">
        <w:rPr>
          <w:noProof/>
        </w:rPr>
        <w:fldChar w:fldCharType="begin"/>
      </w:r>
      <w:r w:rsidR="00C86B62">
        <w:rPr>
          <w:noProof/>
        </w:rPr>
        <w:instrText xml:space="preserve"> SEQ Code_Analysis \* ARABIC </w:instrText>
      </w:r>
      <w:r w:rsidR="00C86B62">
        <w:rPr>
          <w:noProof/>
        </w:rPr>
        <w:fldChar w:fldCharType="separate"/>
      </w:r>
      <w:r>
        <w:rPr>
          <w:noProof/>
        </w:rPr>
        <w:t>1</w:t>
      </w:r>
      <w:r w:rsidR="00C86B62">
        <w:rPr>
          <w:noProof/>
        </w:rPr>
        <w:fldChar w:fldCharType="end"/>
      </w:r>
      <w:bookmarkEnd w:id="1"/>
    </w:p>
    <w:p w:rsidR="00F46B3A" w:rsidRDefault="00F46B3A" w:rsidP="006E18D9">
      <w:pPr>
        <w:pStyle w:val="af5"/>
      </w:pPr>
      <w:r>
        <w:rPr>
          <w:noProof/>
        </w:rPr>
        <w:lastRenderedPageBreak/>
        <w:drawing>
          <wp:inline distT="0" distB="0" distL="0" distR="0" wp14:anchorId="4B93381D" wp14:editId="69DC9516">
            <wp:extent cx="4320000" cy="2275318"/>
            <wp:effectExtent l="0" t="0" r="4445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#2.class MatrixIterMethod.emf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22753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46B3A" w:rsidRPr="000720EB" w:rsidRDefault="00F46B3A" w:rsidP="00F46B3A">
      <w:pPr>
        <w:pStyle w:val="a4"/>
      </w:pPr>
      <w:r>
        <w:t xml:space="preserve">Code Analysis </w:t>
      </w:r>
      <w:r w:rsidR="00C86B62">
        <w:rPr>
          <w:noProof/>
        </w:rPr>
        <w:fldChar w:fldCharType="begin"/>
      </w:r>
      <w:r w:rsidR="00C86B62">
        <w:rPr>
          <w:noProof/>
        </w:rPr>
        <w:instrText xml:space="preserve"> SEQ Code_Analysis \* ARABIC </w:instrText>
      </w:r>
      <w:r w:rsidR="00C86B62">
        <w:rPr>
          <w:noProof/>
        </w:rPr>
        <w:fldChar w:fldCharType="separate"/>
      </w:r>
      <w:r>
        <w:rPr>
          <w:noProof/>
        </w:rPr>
        <w:t>2</w:t>
      </w:r>
      <w:r w:rsidR="00C86B62">
        <w:rPr>
          <w:noProof/>
        </w:rPr>
        <w:fldChar w:fldCharType="end"/>
      </w:r>
    </w:p>
    <w:p w:rsidR="00F46B3A" w:rsidRDefault="00F46B3A" w:rsidP="00007B33">
      <w:pPr>
        <w:ind w:firstLineChars="200" w:firstLine="480"/>
      </w:pPr>
      <w:r>
        <w:rPr>
          <w:rFonts w:hint="eastAsia"/>
        </w:rPr>
        <w:t>本题代码行数比较多，而且涉及到了多个类的交互，所以对于参数的设计、传递，都有着巨大的考验，为了能够顺利构建出最终的图像，必须把</w:t>
      </w:r>
      <w:r w:rsidRPr="00B15152">
        <w:rPr>
          <w:rFonts w:ascii="Consolas" w:hAnsi="Consolas"/>
          <w:i/>
          <w:color w:val="595959" w:themeColor="text1" w:themeTint="A6"/>
        </w:rPr>
        <w:t>class</w:t>
      </w:r>
      <w:r w:rsidRPr="00B15152">
        <w:rPr>
          <w:rFonts w:ascii="Consolas" w:hAnsi="Consolas"/>
          <w:color w:val="595959" w:themeColor="text1" w:themeTint="A6"/>
        </w:rPr>
        <w:t xml:space="preserve"> </w:t>
      </w:r>
      <w:r w:rsidRPr="00B15152">
        <w:rPr>
          <w:rFonts w:ascii="Consolas" w:hAnsi="Consolas"/>
          <w:b/>
          <w:color w:val="595959" w:themeColor="text1" w:themeTint="A6"/>
        </w:rPr>
        <w:t>Matrix</w:t>
      </w:r>
      <w:r>
        <w:rPr>
          <w:rFonts w:hint="eastAsia"/>
        </w:rPr>
        <w:t>的对外行为设计得合乎规范，这样才能保证在调用矩阵的方法时毫无差错。可以从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499661520 \h</w:instrText>
      </w:r>
      <w:r>
        <w:instrText xml:space="preserve"> </w:instrText>
      </w:r>
      <w:r w:rsidR="00007B33">
        <w:instrText xml:space="preserve"> \* MERGEFORMAT </w:instrText>
      </w:r>
      <w:r>
        <w:fldChar w:fldCharType="separate"/>
      </w:r>
      <w:r>
        <w:t xml:space="preserve">Code Analysis </w:t>
      </w:r>
      <w:r>
        <w:rPr>
          <w:noProof/>
        </w:rPr>
        <w:t>1</w:t>
      </w:r>
      <w:r>
        <w:fldChar w:fldCharType="end"/>
      </w:r>
      <w:r>
        <w:rPr>
          <w:rFonts w:hint="eastAsia"/>
        </w:rPr>
        <w:t>中看到，矩阵的所有方法，都没有改变该矩阵，换言之，这个类是不可更改的。这要求调用的时候，必须参考这一原则，写清楚赋值语句。而第二个类</w:t>
      </w:r>
      <w:r w:rsidRPr="00B15152">
        <w:rPr>
          <w:rFonts w:ascii="Consolas" w:hAnsi="Consolas"/>
          <w:i/>
          <w:color w:val="595959" w:themeColor="text1" w:themeTint="A6"/>
        </w:rPr>
        <w:t>class</w:t>
      </w:r>
      <w:r w:rsidRPr="00B15152">
        <w:rPr>
          <w:rFonts w:ascii="Consolas" w:hAnsi="Consolas"/>
          <w:color w:val="595959" w:themeColor="text1" w:themeTint="A6"/>
        </w:rPr>
        <w:t xml:space="preserve"> </w:t>
      </w:r>
      <w:r w:rsidRPr="00B15152">
        <w:rPr>
          <w:rFonts w:ascii="Consolas" w:hAnsi="Consolas"/>
          <w:b/>
          <w:color w:val="595959" w:themeColor="text1" w:themeTint="A6"/>
        </w:rPr>
        <w:t>Matrix</w:t>
      </w:r>
      <w:r>
        <w:rPr>
          <w:rFonts w:ascii="Consolas" w:hAnsi="Consolas" w:hint="eastAsia"/>
          <w:b/>
          <w:color w:val="595959" w:themeColor="text1" w:themeTint="A6"/>
        </w:rPr>
        <w:t>IterMethod</w:t>
      </w:r>
      <w:r w:rsidRPr="00B15152">
        <w:rPr>
          <w:rFonts w:hint="eastAsia"/>
        </w:rPr>
        <w:t>中</w:t>
      </w:r>
      <w:r>
        <w:rPr>
          <w:rFonts w:hint="eastAsia"/>
        </w:rPr>
        <w:t>，三个方法都列入了其中，虽然本题从实质上并没有调用雅可比方法，不过从先前的实验中可以看到，相同的精度下，它需要的迭代次数更多。</w:t>
      </w:r>
    </w:p>
    <w:p w:rsidR="00F46B3A" w:rsidRDefault="00F46B3A" w:rsidP="00F46B3A">
      <w:pPr>
        <w:widowControl/>
        <w:ind w:firstLineChars="200" w:firstLine="480"/>
        <w:jc w:val="left"/>
        <w:rPr>
          <w:rFonts w:ascii="Consolas" w:hAnsi="Consolas"/>
        </w:rPr>
      </w:pPr>
    </w:p>
    <w:p w:rsidR="00F46B3A" w:rsidRPr="00E529D5" w:rsidRDefault="00F46B3A" w:rsidP="00F46B3A">
      <w:pPr>
        <w:ind w:firstLineChars="200" w:firstLine="480"/>
      </w:pPr>
      <w:r>
        <w:rPr>
          <w:rFonts w:hint="eastAsia"/>
        </w:rPr>
        <w:t>本段代码的更改经历了很长的时间，最终发现只有深刻理解才能写出程序。超松弛迭代法有着很深刻的数学经验在里面，而且在这里，超松弛迭代也经历了一个从一般分量形式到矩阵形式的转换。从时间统筹角度看，采用</w:t>
      </w:r>
      <w:r>
        <w:rPr>
          <w:rFonts w:hint="eastAsia"/>
        </w:rPr>
        <w:t>MATLAB</w:t>
      </w:r>
      <w:r>
        <w:rPr>
          <w:rFonts w:hint="eastAsia"/>
        </w:rPr>
        <w:t>进行编程会更加方便，也可以留出更多的时间来进行理论学习。</w:t>
      </w:r>
    </w:p>
    <w:p w:rsidR="00F46B3A" w:rsidRDefault="00F46B3A" w:rsidP="00F46B3A">
      <w:pPr>
        <w:pStyle w:val="1"/>
      </w:pPr>
      <w:r>
        <w:rPr>
          <w:rFonts w:hint="eastAsia"/>
        </w:rPr>
        <w:t>实验体会</w:t>
      </w:r>
    </w:p>
    <w:p w:rsidR="00F46B3A" w:rsidRDefault="00F46B3A" w:rsidP="00F46B3A">
      <w:pPr>
        <w:widowControl/>
        <w:ind w:firstLineChars="200" w:firstLine="480"/>
      </w:pPr>
      <w:r>
        <w:rPr>
          <w:rFonts w:hint="eastAsia"/>
        </w:rPr>
        <w:t>从某种意义上讲，本次实验选错了语言，可能用基于矩阵的</w:t>
      </w:r>
      <w:r>
        <w:rPr>
          <w:rFonts w:hint="eastAsia"/>
        </w:rPr>
        <w:t>MATLAB</w:t>
      </w:r>
      <w:r>
        <w:rPr>
          <w:rFonts w:hint="eastAsia"/>
        </w:rPr>
        <w:t>会更加方便，而</w:t>
      </w:r>
      <w:r>
        <w:rPr>
          <w:rFonts w:hint="eastAsia"/>
        </w:rPr>
        <w:t>Python</w:t>
      </w:r>
      <w:r>
        <w:rPr>
          <w:rFonts w:hint="eastAsia"/>
        </w:rPr>
        <w:t>的</w:t>
      </w:r>
      <w:r>
        <w:t>numpy</w:t>
      </w:r>
      <w:r>
        <w:rPr>
          <w:rFonts w:hint="eastAsia"/>
        </w:rPr>
        <w:t>并不支持原生运算符，所以还是存在一定的局限性。</w:t>
      </w:r>
    </w:p>
    <w:p w:rsidR="00F46B3A" w:rsidRDefault="00F46B3A" w:rsidP="00F46B3A">
      <w:pPr>
        <w:widowControl/>
        <w:ind w:firstLineChars="200" w:firstLine="480"/>
      </w:pPr>
    </w:p>
    <w:p w:rsidR="00F46B3A" w:rsidRDefault="00F46B3A" w:rsidP="00F46B3A">
      <w:pPr>
        <w:widowControl/>
        <w:ind w:firstLineChars="200" w:firstLine="480"/>
      </w:pPr>
      <w:r>
        <w:rPr>
          <w:rFonts w:hint="eastAsia"/>
        </w:rPr>
        <w:t>本试验报告的所有数据都经过</w:t>
      </w:r>
      <w:r>
        <w:rPr>
          <w:rFonts w:hint="eastAsia"/>
        </w:rPr>
        <w:t>MATLAB</w:t>
      </w:r>
      <w:r>
        <w:rPr>
          <w:rFonts w:hint="eastAsia"/>
        </w:rPr>
        <w:t>的验证，俱无问题。</w:t>
      </w:r>
    </w:p>
    <w:p w:rsidR="00F46B3A" w:rsidRDefault="00F46B3A" w:rsidP="00F46B3A">
      <w:pPr>
        <w:widowControl/>
        <w:ind w:firstLineChars="200" w:firstLine="480"/>
      </w:pPr>
    </w:p>
    <w:p w:rsidR="00F46B3A" w:rsidRPr="00F05F39" w:rsidRDefault="00F46B3A" w:rsidP="00F46B3A">
      <w:pPr>
        <w:widowControl/>
        <w:ind w:firstLineChars="200" w:firstLine="480"/>
      </w:pPr>
      <w:r>
        <w:rPr>
          <w:rFonts w:hint="eastAsia"/>
        </w:rPr>
        <w:t>如果有可能，在以后的实验报告中我将采用</w:t>
      </w:r>
      <w:r>
        <w:rPr>
          <w:rFonts w:hint="eastAsia"/>
        </w:rPr>
        <w:t>MATLAB</w:t>
      </w:r>
      <w:r>
        <w:rPr>
          <w:rFonts w:hint="eastAsia"/>
        </w:rPr>
        <w:t>进行编程。</w:t>
      </w:r>
    </w:p>
    <w:p w:rsidR="00F46B3A" w:rsidRDefault="00F46B3A" w:rsidP="00F46B3A">
      <w:pPr>
        <w:pStyle w:val="1"/>
      </w:pPr>
      <w:r>
        <w:t>参考文献</w:t>
      </w:r>
    </w:p>
    <w:p w:rsidR="00F46B3A" w:rsidRPr="005911AA" w:rsidRDefault="00F46B3A" w:rsidP="00F46B3A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5911AA">
        <w:rPr>
          <w:rFonts w:hint="eastAsia"/>
        </w:rPr>
        <w:t xml:space="preserve">[1] </w:t>
      </w:r>
      <w:r w:rsidRPr="005911AA">
        <w:rPr>
          <w:rFonts w:hint="eastAsia"/>
        </w:rPr>
        <w:t>金一庆</w:t>
      </w:r>
      <w:r w:rsidRPr="005911AA">
        <w:rPr>
          <w:rFonts w:hint="eastAsia"/>
        </w:rPr>
        <w:t xml:space="preserve">, </w:t>
      </w:r>
      <w:r w:rsidRPr="005911AA">
        <w:rPr>
          <w:rFonts w:hint="eastAsia"/>
        </w:rPr>
        <w:t>陈越</w:t>
      </w:r>
      <w:r w:rsidRPr="005911AA">
        <w:rPr>
          <w:rFonts w:hint="eastAsia"/>
        </w:rPr>
        <w:t xml:space="preserve">, </w:t>
      </w:r>
      <w:r w:rsidRPr="005911AA">
        <w:rPr>
          <w:rFonts w:hint="eastAsia"/>
        </w:rPr>
        <w:t>王冬梅</w:t>
      </w:r>
      <w:r w:rsidRPr="005911AA">
        <w:rPr>
          <w:rFonts w:hint="eastAsia"/>
        </w:rPr>
        <w:t xml:space="preserve">. </w:t>
      </w:r>
      <w:r w:rsidRPr="005911AA">
        <w:rPr>
          <w:rFonts w:hint="eastAsia"/>
        </w:rPr>
        <w:t>数值方法</w:t>
      </w:r>
      <w:r w:rsidRPr="005911AA">
        <w:rPr>
          <w:rFonts w:hint="eastAsia"/>
        </w:rPr>
        <w:t xml:space="preserve">[M]. </w:t>
      </w:r>
      <w:r w:rsidRPr="005911AA">
        <w:rPr>
          <w:rFonts w:hint="eastAsia"/>
        </w:rPr>
        <w:t>北京</w:t>
      </w:r>
      <w:r w:rsidRPr="005911AA">
        <w:rPr>
          <w:rFonts w:hint="eastAsia"/>
        </w:rPr>
        <w:t xml:space="preserve">: </w:t>
      </w:r>
      <w:r w:rsidRPr="005911AA">
        <w:rPr>
          <w:rFonts w:hint="eastAsia"/>
        </w:rPr>
        <w:t>机械工业出版社</w:t>
      </w:r>
      <w:r w:rsidRPr="005911AA">
        <w:rPr>
          <w:rFonts w:hint="eastAsia"/>
        </w:rPr>
        <w:t>; 2000.2.</w:t>
      </w:r>
    </w:p>
    <w:p w:rsidR="00F46B3A" w:rsidRPr="005911AA" w:rsidRDefault="00F46B3A" w:rsidP="00F46B3A">
      <w:pPr>
        <w:pStyle w:val="EndNoteBibliography"/>
      </w:pPr>
      <w:r w:rsidRPr="005911AA">
        <w:rPr>
          <w:rFonts w:hint="eastAsia"/>
        </w:rPr>
        <w:t xml:space="preserve">[2] </w:t>
      </w:r>
      <w:r w:rsidRPr="005911AA">
        <w:rPr>
          <w:rFonts w:hint="eastAsia"/>
        </w:rPr>
        <w:t>黄金伟</w:t>
      </w:r>
      <w:r w:rsidRPr="005911AA">
        <w:rPr>
          <w:rFonts w:hint="eastAsia"/>
        </w:rPr>
        <w:t xml:space="preserve">. </w:t>
      </w:r>
      <w:r w:rsidRPr="005911AA">
        <w:rPr>
          <w:rFonts w:hint="eastAsia"/>
        </w:rPr>
        <w:t>矩阵的特征值与特征向量的简易求法</w:t>
      </w:r>
      <w:r w:rsidRPr="005911AA">
        <w:rPr>
          <w:rFonts w:hint="eastAsia"/>
        </w:rPr>
        <w:t xml:space="preserve">[J]. </w:t>
      </w:r>
      <w:r w:rsidRPr="005911AA">
        <w:rPr>
          <w:rFonts w:hint="eastAsia"/>
        </w:rPr>
        <w:t>福建信息技术教育</w:t>
      </w:r>
      <w:r w:rsidRPr="005911AA">
        <w:rPr>
          <w:rFonts w:hint="eastAsia"/>
        </w:rPr>
        <w:t>. 2006.</w:t>
      </w:r>
    </w:p>
    <w:p w:rsidR="00C74C5C" w:rsidRPr="00F46B3A" w:rsidRDefault="00F46B3A" w:rsidP="00F46B3A">
      <w:r>
        <w:fldChar w:fldCharType="end"/>
      </w:r>
    </w:p>
    <w:sectPr w:rsidR="00C74C5C" w:rsidRPr="00F46B3A" w:rsidSect="00EB58CA">
      <w:headerReference w:type="default" r:id="rId19"/>
      <w:footnotePr>
        <w:pos w:val="beneathText"/>
      </w:footnotePr>
      <w:type w:val="continuous"/>
      <w:pgSz w:w="13608" w:h="16840" w:code="9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C86B62" w:rsidRDefault="00C86B62">
      <w:r>
        <w:separator/>
      </w:r>
    </w:p>
    <w:p w:rsidR="00C86B62" w:rsidRDefault="00C86B62"/>
  </w:endnote>
  <w:endnote w:type="continuationSeparator" w:id="0">
    <w:p w:rsidR="00C86B62" w:rsidRDefault="00C86B62">
      <w:r>
        <w:continuationSeparator/>
      </w:r>
    </w:p>
    <w:p w:rsidR="00C86B62" w:rsidRDefault="00C86B62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8367B8" w:rsidRDefault="009F1A4B">
    <w:pPr>
      <w:pStyle w:val="a6"/>
      <w:jc w:val="center"/>
    </w:pPr>
    <w:r>
      <w:rPr>
        <w:rFonts w:hint="eastAsia"/>
      </w:rPr>
      <w:t>·</w:t>
    </w:r>
    <w:r w:rsidR="008367B8" w:rsidRPr="00371512">
      <w:rPr>
        <w:rFonts w:ascii="Modern No. 20" w:hAnsi="Modern No. 20"/>
        <w:b/>
        <w:bCs/>
        <w:i/>
        <w:sz w:val="24"/>
        <w:szCs w:val="24"/>
      </w:rPr>
      <w:fldChar w:fldCharType="begin"/>
    </w:r>
    <w:r w:rsidR="008367B8" w:rsidRPr="00371512">
      <w:rPr>
        <w:rFonts w:ascii="Modern No. 20" w:hAnsi="Modern No. 20"/>
        <w:b/>
        <w:bCs/>
        <w:i/>
      </w:rPr>
      <w:instrText>PAGE</w:instrText>
    </w:r>
    <w:r w:rsidR="008367B8" w:rsidRPr="00371512">
      <w:rPr>
        <w:rFonts w:ascii="Modern No. 20" w:hAnsi="Modern No. 20"/>
        <w:b/>
        <w:bCs/>
        <w:i/>
        <w:sz w:val="24"/>
        <w:szCs w:val="24"/>
      </w:rPr>
      <w:fldChar w:fldCharType="separate"/>
    </w:r>
    <w:r w:rsidR="008367B8">
      <w:rPr>
        <w:rFonts w:ascii="Modern No. 20" w:hAnsi="Modern No. 20"/>
        <w:b/>
        <w:bCs/>
        <w:i/>
        <w:noProof/>
      </w:rPr>
      <w:t>1</w:t>
    </w:r>
    <w:r w:rsidR="008367B8" w:rsidRPr="00371512">
      <w:rPr>
        <w:rFonts w:ascii="Modern No. 20" w:hAnsi="Modern No. 20"/>
        <w:b/>
        <w:bCs/>
        <w:i/>
        <w:sz w:val="24"/>
        <w:szCs w:val="24"/>
      </w:rPr>
      <w:fldChar w:fldCharType="end"/>
    </w:r>
    <w:r>
      <w:rPr>
        <w:rFonts w:hint="eastAsia"/>
        <w:lang w:val="zh-CN"/>
      </w:rPr>
      <w:t>·</w:t>
    </w:r>
  </w:p>
  <w:p w:rsidR="008367B8" w:rsidRDefault="008367B8">
    <w:pPr>
      <w:pStyle w:val="a6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8367B8" w:rsidRDefault="008367B8">
    <w:pPr>
      <w:pStyle w:val="a6"/>
      <w:jc w:val="center"/>
    </w:pPr>
    <w:r>
      <w:rPr>
        <w:rFonts w:hint="eastAsia"/>
        <w:szCs w:val="21"/>
      </w:rPr>
      <w:t>第</w:t>
    </w:r>
    <w:r>
      <w:rPr>
        <w:rFonts w:hint="eastAsia"/>
        <w:szCs w:val="21"/>
      </w:rPr>
      <w:t xml:space="preserve"> </w:t>
    </w:r>
    <w:r>
      <w:rPr>
        <w:szCs w:val="21"/>
      </w:rPr>
      <w:fldChar w:fldCharType="begin"/>
    </w:r>
    <w:r>
      <w:rPr>
        <w:szCs w:val="21"/>
      </w:rPr>
      <w:instrText xml:space="preserve"> PAGE </w:instrText>
    </w:r>
    <w:r>
      <w:rPr>
        <w:szCs w:val="21"/>
      </w:rPr>
      <w:fldChar w:fldCharType="separate"/>
    </w:r>
    <w:r>
      <w:rPr>
        <w:noProof/>
        <w:szCs w:val="21"/>
      </w:rPr>
      <w:t>1</w:t>
    </w:r>
    <w:r>
      <w:rPr>
        <w:szCs w:val="21"/>
      </w:rPr>
      <w:fldChar w:fldCharType="end"/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页</w:t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共</w:t>
    </w:r>
    <w:r>
      <w:rPr>
        <w:rFonts w:hint="eastAsia"/>
        <w:szCs w:val="21"/>
      </w:rPr>
      <w:t xml:space="preserve"> 8 </w:t>
    </w:r>
    <w:r>
      <w:rPr>
        <w:rFonts w:hint="eastAsia"/>
        <w:szCs w:val="21"/>
      </w:rPr>
      <w:t>页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C86B62" w:rsidRDefault="00C86B62">
      <w:r>
        <w:separator/>
      </w:r>
    </w:p>
    <w:p w:rsidR="00C86B62" w:rsidRDefault="00C86B62"/>
  </w:footnote>
  <w:footnote w:type="continuationSeparator" w:id="0">
    <w:p w:rsidR="00C86B62" w:rsidRDefault="00C86B62">
      <w:r>
        <w:continuationSeparator/>
      </w:r>
    </w:p>
    <w:p w:rsidR="00C86B62" w:rsidRDefault="00C86B62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8367B8" w:rsidRDefault="008367B8">
    <w:pPr>
      <w:pStyle w:val="a3"/>
    </w:pPr>
    <w:r>
      <w:rPr>
        <w:rFonts w:hint="eastAsia"/>
      </w:rPr>
      <w:t>云南大学数学与统计学院数学系信息与计算科学专业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8367B8" w:rsidRDefault="008367B8">
    <w:pPr>
      <w:pStyle w:val="a3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4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5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6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7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9" w15:restartNumberingAfterBreak="0">
    <w:nsid w:val="32B46EBD"/>
    <w:multiLevelType w:val="multilevel"/>
    <w:tmpl w:val="23500B44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0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2" w15:restartNumberingAfterBreak="0">
    <w:nsid w:val="3CDB690C"/>
    <w:multiLevelType w:val="hybridMultilevel"/>
    <w:tmpl w:val="26B41B48"/>
    <w:lvl w:ilvl="0" w:tplc="4094E6CE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4" w15:restartNumberingAfterBreak="0">
    <w:nsid w:val="41DE1DAE"/>
    <w:multiLevelType w:val="hybridMultilevel"/>
    <w:tmpl w:val="F3EE8F02"/>
    <w:lvl w:ilvl="0" w:tplc="43581D3C">
      <w:start w:val="1"/>
      <w:numFmt w:val="japaneseCounting"/>
      <w:lvlText w:val="%1、"/>
      <w:lvlJc w:val="left"/>
      <w:pPr>
        <w:ind w:left="456" w:hanging="45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6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7" w15:restartNumberingAfterBreak="0">
    <w:nsid w:val="5BF64812"/>
    <w:multiLevelType w:val="hybridMultilevel"/>
    <w:tmpl w:val="61BCF570"/>
    <w:lvl w:ilvl="0" w:tplc="FD8696BE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8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9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1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2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3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4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5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6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7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8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9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0" w15:restartNumberingAfterBreak="0">
    <w:nsid w:val="7BCF144C"/>
    <w:multiLevelType w:val="multilevel"/>
    <w:tmpl w:val="DA06C756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1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2" w15:restartNumberingAfterBreak="0">
    <w:nsid w:val="7DB84C58"/>
    <w:multiLevelType w:val="hybridMultilevel"/>
    <w:tmpl w:val="0EFE867A"/>
    <w:lvl w:ilvl="0" w:tplc="7B30661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8"/>
  </w:num>
  <w:num w:numId="2">
    <w:abstractNumId w:val="16"/>
  </w:num>
  <w:num w:numId="3">
    <w:abstractNumId w:val="7"/>
  </w:num>
  <w:num w:numId="4">
    <w:abstractNumId w:val="13"/>
  </w:num>
  <w:num w:numId="5">
    <w:abstractNumId w:val="0"/>
  </w:num>
  <w:num w:numId="6">
    <w:abstractNumId w:val="27"/>
  </w:num>
  <w:num w:numId="7">
    <w:abstractNumId w:val="15"/>
  </w:num>
  <w:num w:numId="8">
    <w:abstractNumId w:val="11"/>
  </w:num>
  <w:num w:numId="9">
    <w:abstractNumId w:val="28"/>
  </w:num>
  <w:num w:numId="10">
    <w:abstractNumId w:val="1"/>
  </w:num>
  <w:num w:numId="11">
    <w:abstractNumId w:val="20"/>
  </w:num>
  <w:num w:numId="12">
    <w:abstractNumId w:val="6"/>
  </w:num>
  <w:num w:numId="13">
    <w:abstractNumId w:val="31"/>
  </w:num>
  <w:num w:numId="14">
    <w:abstractNumId w:val="19"/>
  </w:num>
  <w:num w:numId="15">
    <w:abstractNumId w:val="22"/>
  </w:num>
  <w:num w:numId="16">
    <w:abstractNumId w:val="21"/>
  </w:num>
  <w:num w:numId="17">
    <w:abstractNumId w:val="18"/>
  </w:num>
  <w:num w:numId="18">
    <w:abstractNumId w:val="23"/>
  </w:num>
  <w:num w:numId="19">
    <w:abstractNumId w:val="3"/>
  </w:num>
  <w:num w:numId="20">
    <w:abstractNumId w:val="29"/>
  </w:num>
  <w:num w:numId="21">
    <w:abstractNumId w:val="24"/>
  </w:num>
  <w:num w:numId="22">
    <w:abstractNumId w:val="25"/>
  </w:num>
  <w:num w:numId="23">
    <w:abstractNumId w:val="5"/>
  </w:num>
  <w:num w:numId="24">
    <w:abstractNumId w:val="2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4"/>
  </w:num>
  <w:num w:numId="26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6"/>
  </w:num>
  <w:num w:numId="28">
    <w:abstractNumId w:val="10"/>
  </w:num>
  <w:num w:numId="29">
    <w:abstractNumId w:val="30"/>
  </w:num>
  <w:num w:numId="30">
    <w:abstractNumId w:val="12"/>
  </w:num>
  <w:num w:numId="31">
    <w:abstractNumId w:val="2"/>
  </w:num>
  <w:num w:numId="32">
    <w:abstractNumId w:val="14"/>
  </w:num>
  <w:num w:numId="33">
    <w:abstractNumId w:val="32"/>
  </w:num>
  <w:num w:numId="34">
    <w:abstractNumId w:val="9"/>
  </w:num>
  <w:num w:numId="35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222&lt;/item&gt;&lt;/record-ids&gt;&lt;/item&gt;&lt;/Libraries&gt;"/>
  </w:docVars>
  <w:rsids>
    <w:rsidRoot w:val="00A82EA7"/>
    <w:rsid w:val="00000F14"/>
    <w:rsid w:val="00002362"/>
    <w:rsid w:val="00002CE4"/>
    <w:rsid w:val="00003738"/>
    <w:rsid w:val="00004EDA"/>
    <w:rsid w:val="00007A9F"/>
    <w:rsid w:val="00007AFB"/>
    <w:rsid w:val="00007B33"/>
    <w:rsid w:val="00010643"/>
    <w:rsid w:val="00012C75"/>
    <w:rsid w:val="0001385D"/>
    <w:rsid w:val="00014E91"/>
    <w:rsid w:val="000162D0"/>
    <w:rsid w:val="00016DC6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4F5"/>
    <w:rsid w:val="00033C03"/>
    <w:rsid w:val="00034617"/>
    <w:rsid w:val="00036182"/>
    <w:rsid w:val="00041FB1"/>
    <w:rsid w:val="000432BD"/>
    <w:rsid w:val="00043DAE"/>
    <w:rsid w:val="000466D1"/>
    <w:rsid w:val="00046F91"/>
    <w:rsid w:val="000501CF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A19"/>
    <w:rsid w:val="00074828"/>
    <w:rsid w:val="0007755F"/>
    <w:rsid w:val="0008054C"/>
    <w:rsid w:val="0008116A"/>
    <w:rsid w:val="000846E2"/>
    <w:rsid w:val="000857A0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427A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B588C"/>
    <w:rsid w:val="000C0081"/>
    <w:rsid w:val="000C0970"/>
    <w:rsid w:val="000C2B19"/>
    <w:rsid w:val="000C2FFE"/>
    <w:rsid w:val="000C3B11"/>
    <w:rsid w:val="000C50D1"/>
    <w:rsid w:val="000D1130"/>
    <w:rsid w:val="000D5D2B"/>
    <w:rsid w:val="000D63C9"/>
    <w:rsid w:val="000D6D6A"/>
    <w:rsid w:val="000D71AC"/>
    <w:rsid w:val="000E00B2"/>
    <w:rsid w:val="000E0929"/>
    <w:rsid w:val="000E1B9F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3095"/>
    <w:rsid w:val="00103D9B"/>
    <w:rsid w:val="00105B06"/>
    <w:rsid w:val="0010797F"/>
    <w:rsid w:val="00107FB0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6BD"/>
    <w:rsid w:val="001C275D"/>
    <w:rsid w:val="001C32B7"/>
    <w:rsid w:val="001C33B2"/>
    <w:rsid w:val="001C6E41"/>
    <w:rsid w:val="001C6F18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4FD0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6133"/>
    <w:rsid w:val="002205B0"/>
    <w:rsid w:val="00221366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3E58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5750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A1DC0"/>
    <w:rsid w:val="002A391D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B08"/>
    <w:rsid w:val="002B41C9"/>
    <w:rsid w:val="002B69BA"/>
    <w:rsid w:val="002B722D"/>
    <w:rsid w:val="002C0FBC"/>
    <w:rsid w:val="002C1F4E"/>
    <w:rsid w:val="002C22D2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38DC"/>
    <w:rsid w:val="002F41B2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1121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87FBB"/>
    <w:rsid w:val="0039000F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A7C6E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59C9"/>
    <w:rsid w:val="003C6154"/>
    <w:rsid w:val="003C72F0"/>
    <w:rsid w:val="003D1DF9"/>
    <w:rsid w:val="003D2245"/>
    <w:rsid w:val="003D3985"/>
    <w:rsid w:val="003E181C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A58"/>
    <w:rsid w:val="003F1CD6"/>
    <w:rsid w:val="003F3C6D"/>
    <w:rsid w:val="003F3CFF"/>
    <w:rsid w:val="003F3E80"/>
    <w:rsid w:val="003F6603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49DD"/>
    <w:rsid w:val="00425F4B"/>
    <w:rsid w:val="00426955"/>
    <w:rsid w:val="00427272"/>
    <w:rsid w:val="00427BE4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6FA6"/>
    <w:rsid w:val="00457A4A"/>
    <w:rsid w:val="00461A0A"/>
    <w:rsid w:val="00462A46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5817"/>
    <w:rsid w:val="004764C5"/>
    <w:rsid w:val="0047660F"/>
    <w:rsid w:val="004766C5"/>
    <w:rsid w:val="004767B4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275F"/>
    <w:rsid w:val="004B4112"/>
    <w:rsid w:val="004B6533"/>
    <w:rsid w:val="004C08B1"/>
    <w:rsid w:val="004C28F1"/>
    <w:rsid w:val="004C3750"/>
    <w:rsid w:val="004C4D1E"/>
    <w:rsid w:val="004C7DD2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3966"/>
    <w:rsid w:val="00534479"/>
    <w:rsid w:val="0053466C"/>
    <w:rsid w:val="00534CF0"/>
    <w:rsid w:val="00536C6A"/>
    <w:rsid w:val="00537FD2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CFC"/>
    <w:rsid w:val="005802D6"/>
    <w:rsid w:val="005817C6"/>
    <w:rsid w:val="0058236B"/>
    <w:rsid w:val="00583AA8"/>
    <w:rsid w:val="00587DA7"/>
    <w:rsid w:val="00590AA4"/>
    <w:rsid w:val="0059320E"/>
    <w:rsid w:val="0059402F"/>
    <w:rsid w:val="00595928"/>
    <w:rsid w:val="00596890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4850"/>
    <w:rsid w:val="005D5FE4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1DC7"/>
    <w:rsid w:val="006027EA"/>
    <w:rsid w:val="00604CF6"/>
    <w:rsid w:val="00605820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723F"/>
    <w:rsid w:val="00630A61"/>
    <w:rsid w:val="00630BAD"/>
    <w:rsid w:val="006312EB"/>
    <w:rsid w:val="0063183A"/>
    <w:rsid w:val="00633A9C"/>
    <w:rsid w:val="00633FA8"/>
    <w:rsid w:val="006345DD"/>
    <w:rsid w:val="0063686C"/>
    <w:rsid w:val="0064193D"/>
    <w:rsid w:val="00642777"/>
    <w:rsid w:val="0064332B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61B2D"/>
    <w:rsid w:val="00661BFD"/>
    <w:rsid w:val="00663198"/>
    <w:rsid w:val="00664425"/>
    <w:rsid w:val="0067142A"/>
    <w:rsid w:val="00671A76"/>
    <w:rsid w:val="006721A1"/>
    <w:rsid w:val="00672D6F"/>
    <w:rsid w:val="0067342D"/>
    <w:rsid w:val="006749A8"/>
    <w:rsid w:val="00675024"/>
    <w:rsid w:val="00675E73"/>
    <w:rsid w:val="00676D4B"/>
    <w:rsid w:val="0067725A"/>
    <w:rsid w:val="006778E5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0D2E"/>
    <w:rsid w:val="006C16C2"/>
    <w:rsid w:val="006C3932"/>
    <w:rsid w:val="006C4913"/>
    <w:rsid w:val="006C579B"/>
    <w:rsid w:val="006C5E16"/>
    <w:rsid w:val="006C6FD7"/>
    <w:rsid w:val="006C7699"/>
    <w:rsid w:val="006D0B23"/>
    <w:rsid w:val="006D160B"/>
    <w:rsid w:val="006D1BA8"/>
    <w:rsid w:val="006D5726"/>
    <w:rsid w:val="006D670A"/>
    <w:rsid w:val="006D7B60"/>
    <w:rsid w:val="006E0583"/>
    <w:rsid w:val="006E13B5"/>
    <w:rsid w:val="006E18D9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6F6E5C"/>
    <w:rsid w:val="00700241"/>
    <w:rsid w:val="00701991"/>
    <w:rsid w:val="0070308C"/>
    <w:rsid w:val="00704CFB"/>
    <w:rsid w:val="00711637"/>
    <w:rsid w:val="00712D3D"/>
    <w:rsid w:val="0071454E"/>
    <w:rsid w:val="007158D8"/>
    <w:rsid w:val="00715982"/>
    <w:rsid w:val="0072061D"/>
    <w:rsid w:val="00723F96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32B9"/>
    <w:rsid w:val="00763E5B"/>
    <w:rsid w:val="007647C7"/>
    <w:rsid w:val="0076596B"/>
    <w:rsid w:val="00765CB5"/>
    <w:rsid w:val="00771A53"/>
    <w:rsid w:val="0077238D"/>
    <w:rsid w:val="00773198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61C9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BE5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5559"/>
    <w:rsid w:val="007C56A6"/>
    <w:rsid w:val="007C752D"/>
    <w:rsid w:val="007D0B80"/>
    <w:rsid w:val="007D73B5"/>
    <w:rsid w:val="007E2DF0"/>
    <w:rsid w:val="007E3A7F"/>
    <w:rsid w:val="007E426B"/>
    <w:rsid w:val="007E6EF2"/>
    <w:rsid w:val="007E7A56"/>
    <w:rsid w:val="007E7C0C"/>
    <w:rsid w:val="007F0085"/>
    <w:rsid w:val="007F1BB2"/>
    <w:rsid w:val="007F2131"/>
    <w:rsid w:val="007F30A1"/>
    <w:rsid w:val="007F31F5"/>
    <w:rsid w:val="007F39D3"/>
    <w:rsid w:val="007F59AA"/>
    <w:rsid w:val="007F5BE0"/>
    <w:rsid w:val="007F663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367B8"/>
    <w:rsid w:val="00840B97"/>
    <w:rsid w:val="0084347C"/>
    <w:rsid w:val="00846659"/>
    <w:rsid w:val="0084758D"/>
    <w:rsid w:val="0085037C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2316"/>
    <w:rsid w:val="008747C4"/>
    <w:rsid w:val="00874A2B"/>
    <w:rsid w:val="00875419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511D"/>
    <w:rsid w:val="00895177"/>
    <w:rsid w:val="00895ED8"/>
    <w:rsid w:val="00896BA4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9FF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CEA"/>
    <w:rsid w:val="008D6623"/>
    <w:rsid w:val="008D6B6D"/>
    <w:rsid w:val="008E0089"/>
    <w:rsid w:val="008E1FF2"/>
    <w:rsid w:val="008E20DD"/>
    <w:rsid w:val="008E24D3"/>
    <w:rsid w:val="008E6549"/>
    <w:rsid w:val="008E6A06"/>
    <w:rsid w:val="008E7C60"/>
    <w:rsid w:val="008F007B"/>
    <w:rsid w:val="008F007C"/>
    <w:rsid w:val="008F033B"/>
    <w:rsid w:val="008F055D"/>
    <w:rsid w:val="008F2DDF"/>
    <w:rsid w:val="00901FE9"/>
    <w:rsid w:val="00903E82"/>
    <w:rsid w:val="00904448"/>
    <w:rsid w:val="00905C68"/>
    <w:rsid w:val="00906D17"/>
    <w:rsid w:val="009072D6"/>
    <w:rsid w:val="009121FD"/>
    <w:rsid w:val="00912492"/>
    <w:rsid w:val="00913E6E"/>
    <w:rsid w:val="009216DA"/>
    <w:rsid w:val="009226AA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C97"/>
    <w:rsid w:val="0094372A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22D1"/>
    <w:rsid w:val="00992C09"/>
    <w:rsid w:val="00993081"/>
    <w:rsid w:val="00993664"/>
    <w:rsid w:val="00993E77"/>
    <w:rsid w:val="00994A76"/>
    <w:rsid w:val="00994D45"/>
    <w:rsid w:val="00996372"/>
    <w:rsid w:val="00997C91"/>
    <w:rsid w:val="009A1472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B6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23AD"/>
    <w:rsid w:val="009D7B80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1A4B"/>
    <w:rsid w:val="009F4F32"/>
    <w:rsid w:val="009F532C"/>
    <w:rsid w:val="009F58CA"/>
    <w:rsid w:val="009F66BE"/>
    <w:rsid w:val="009F6A59"/>
    <w:rsid w:val="00A017A2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3C8E"/>
    <w:rsid w:val="00A33DE9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944"/>
    <w:rsid w:val="00A67AA4"/>
    <w:rsid w:val="00A7027F"/>
    <w:rsid w:val="00A726C4"/>
    <w:rsid w:val="00A72F60"/>
    <w:rsid w:val="00A735E0"/>
    <w:rsid w:val="00A73B02"/>
    <w:rsid w:val="00A74DCC"/>
    <w:rsid w:val="00A75BB8"/>
    <w:rsid w:val="00A77C37"/>
    <w:rsid w:val="00A77DED"/>
    <w:rsid w:val="00A77ED7"/>
    <w:rsid w:val="00A8261A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53DF"/>
    <w:rsid w:val="00AB5F7F"/>
    <w:rsid w:val="00AB61CD"/>
    <w:rsid w:val="00AC0A2A"/>
    <w:rsid w:val="00AC6339"/>
    <w:rsid w:val="00AC6954"/>
    <w:rsid w:val="00AD044B"/>
    <w:rsid w:val="00AD2627"/>
    <w:rsid w:val="00AD2FFB"/>
    <w:rsid w:val="00AD321E"/>
    <w:rsid w:val="00AD4081"/>
    <w:rsid w:val="00AD4DEF"/>
    <w:rsid w:val="00AD7008"/>
    <w:rsid w:val="00AE0C52"/>
    <w:rsid w:val="00AE14B3"/>
    <w:rsid w:val="00AE294D"/>
    <w:rsid w:val="00AE38AB"/>
    <w:rsid w:val="00AE4894"/>
    <w:rsid w:val="00AF18E3"/>
    <w:rsid w:val="00AF1E44"/>
    <w:rsid w:val="00AF2EB9"/>
    <w:rsid w:val="00AF3B43"/>
    <w:rsid w:val="00AF4D3B"/>
    <w:rsid w:val="00AF79C9"/>
    <w:rsid w:val="00B01350"/>
    <w:rsid w:val="00B03301"/>
    <w:rsid w:val="00B04C3E"/>
    <w:rsid w:val="00B04C8F"/>
    <w:rsid w:val="00B05133"/>
    <w:rsid w:val="00B05575"/>
    <w:rsid w:val="00B10772"/>
    <w:rsid w:val="00B114FD"/>
    <w:rsid w:val="00B12305"/>
    <w:rsid w:val="00B132E9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61E"/>
    <w:rsid w:val="00B73255"/>
    <w:rsid w:val="00B73769"/>
    <w:rsid w:val="00B749ED"/>
    <w:rsid w:val="00B761B0"/>
    <w:rsid w:val="00B773AF"/>
    <w:rsid w:val="00B8086B"/>
    <w:rsid w:val="00B825B3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015F"/>
    <w:rsid w:val="00BF163F"/>
    <w:rsid w:val="00BF19D3"/>
    <w:rsid w:val="00BF3434"/>
    <w:rsid w:val="00BF5ECE"/>
    <w:rsid w:val="00BF6C87"/>
    <w:rsid w:val="00BF753B"/>
    <w:rsid w:val="00C021E2"/>
    <w:rsid w:val="00C0418B"/>
    <w:rsid w:val="00C052E9"/>
    <w:rsid w:val="00C06CA5"/>
    <w:rsid w:val="00C07B8D"/>
    <w:rsid w:val="00C2083A"/>
    <w:rsid w:val="00C23C1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3231"/>
    <w:rsid w:val="00C736E5"/>
    <w:rsid w:val="00C74C5C"/>
    <w:rsid w:val="00C74DB1"/>
    <w:rsid w:val="00C8319D"/>
    <w:rsid w:val="00C86496"/>
    <w:rsid w:val="00C8686A"/>
    <w:rsid w:val="00C86953"/>
    <w:rsid w:val="00C86B62"/>
    <w:rsid w:val="00C92272"/>
    <w:rsid w:val="00C92B86"/>
    <w:rsid w:val="00C9421E"/>
    <w:rsid w:val="00C947A4"/>
    <w:rsid w:val="00C94957"/>
    <w:rsid w:val="00C94E82"/>
    <w:rsid w:val="00C95376"/>
    <w:rsid w:val="00C96621"/>
    <w:rsid w:val="00C9796C"/>
    <w:rsid w:val="00C97991"/>
    <w:rsid w:val="00CA18D9"/>
    <w:rsid w:val="00CA21BD"/>
    <w:rsid w:val="00CA21E6"/>
    <w:rsid w:val="00CA4024"/>
    <w:rsid w:val="00CA7D8C"/>
    <w:rsid w:val="00CB12CA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7F6"/>
    <w:rsid w:val="00CD08B6"/>
    <w:rsid w:val="00CD36AE"/>
    <w:rsid w:val="00CD3B3E"/>
    <w:rsid w:val="00CD4316"/>
    <w:rsid w:val="00CD4CF2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5E66"/>
    <w:rsid w:val="00D16597"/>
    <w:rsid w:val="00D1666F"/>
    <w:rsid w:val="00D16A45"/>
    <w:rsid w:val="00D16FB1"/>
    <w:rsid w:val="00D2143E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164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777D"/>
    <w:rsid w:val="00D60EE3"/>
    <w:rsid w:val="00D61AF6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1EEC"/>
    <w:rsid w:val="00DB2DE8"/>
    <w:rsid w:val="00DB5407"/>
    <w:rsid w:val="00DB6265"/>
    <w:rsid w:val="00DB6470"/>
    <w:rsid w:val="00DB6ABC"/>
    <w:rsid w:val="00DB6C79"/>
    <w:rsid w:val="00DC1B3D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3C3E"/>
    <w:rsid w:val="00DD43C0"/>
    <w:rsid w:val="00DD6B4B"/>
    <w:rsid w:val="00DD7257"/>
    <w:rsid w:val="00DD7C6A"/>
    <w:rsid w:val="00DE2741"/>
    <w:rsid w:val="00DE28AB"/>
    <w:rsid w:val="00DE45E8"/>
    <w:rsid w:val="00DE48A7"/>
    <w:rsid w:val="00DE60A9"/>
    <w:rsid w:val="00DE61C2"/>
    <w:rsid w:val="00DE6D20"/>
    <w:rsid w:val="00DE74F5"/>
    <w:rsid w:val="00DF0956"/>
    <w:rsid w:val="00DF383F"/>
    <w:rsid w:val="00DF40B4"/>
    <w:rsid w:val="00DF44A0"/>
    <w:rsid w:val="00DF4790"/>
    <w:rsid w:val="00DF6160"/>
    <w:rsid w:val="00DF78FB"/>
    <w:rsid w:val="00DF7D03"/>
    <w:rsid w:val="00E01B18"/>
    <w:rsid w:val="00E02B9B"/>
    <w:rsid w:val="00E048F9"/>
    <w:rsid w:val="00E04989"/>
    <w:rsid w:val="00E06727"/>
    <w:rsid w:val="00E07A55"/>
    <w:rsid w:val="00E1069C"/>
    <w:rsid w:val="00E10AA9"/>
    <w:rsid w:val="00E125CA"/>
    <w:rsid w:val="00E12CE8"/>
    <w:rsid w:val="00E13C62"/>
    <w:rsid w:val="00E15E66"/>
    <w:rsid w:val="00E17675"/>
    <w:rsid w:val="00E21B9F"/>
    <w:rsid w:val="00E225A6"/>
    <w:rsid w:val="00E24BAB"/>
    <w:rsid w:val="00E256C8"/>
    <w:rsid w:val="00E26895"/>
    <w:rsid w:val="00E30580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67F6"/>
    <w:rsid w:val="00E57F5C"/>
    <w:rsid w:val="00E612CC"/>
    <w:rsid w:val="00E62B06"/>
    <w:rsid w:val="00E631F7"/>
    <w:rsid w:val="00E63A3D"/>
    <w:rsid w:val="00E64811"/>
    <w:rsid w:val="00E64BD8"/>
    <w:rsid w:val="00E64D65"/>
    <w:rsid w:val="00E65119"/>
    <w:rsid w:val="00E67226"/>
    <w:rsid w:val="00E70820"/>
    <w:rsid w:val="00E72CD6"/>
    <w:rsid w:val="00E74729"/>
    <w:rsid w:val="00E754CE"/>
    <w:rsid w:val="00E80792"/>
    <w:rsid w:val="00E80DB2"/>
    <w:rsid w:val="00E80F97"/>
    <w:rsid w:val="00E81376"/>
    <w:rsid w:val="00E820B0"/>
    <w:rsid w:val="00E8299F"/>
    <w:rsid w:val="00E83DFA"/>
    <w:rsid w:val="00E86A3C"/>
    <w:rsid w:val="00E87C14"/>
    <w:rsid w:val="00E929C9"/>
    <w:rsid w:val="00E9435E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8CA"/>
    <w:rsid w:val="00EB5CC6"/>
    <w:rsid w:val="00EB5EAC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41F"/>
    <w:rsid w:val="00EE5910"/>
    <w:rsid w:val="00EF1B2E"/>
    <w:rsid w:val="00EF1E68"/>
    <w:rsid w:val="00EF2F19"/>
    <w:rsid w:val="00EF303C"/>
    <w:rsid w:val="00EF62EA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27C4"/>
    <w:rsid w:val="00F231D2"/>
    <w:rsid w:val="00F24D0D"/>
    <w:rsid w:val="00F25D2C"/>
    <w:rsid w:val="00F301EA"/>
    <w:rsid w:val="00F30593"/>
    <w:rsid w:val="00F30EEC"/>
    <w:rsid w:val="00F3320A"/>
    <w:rsid w:val="00F33401"/>
    <w:rsid w:val="00F33495"/>
    <w:rsid w:val="00F33569"/>
    <w:rsid w:val="00F374A0"/>
    <w:rsid w:val="00F37642"/>
    <w:rsid w:val="00F37C9D"/>
    <w:rsid w:val="00F4138F"/>
    <w:rsid w:val="00F43BA5"/>
    <w:rsid w:val="00F45EDF"/>
    <w:rsid w:val="00F46B3A"/>
    <w:rsid w:val="00F51380"/>
    <w:rsid w:val="00F5233D"/>
    <w:rsid w:val="00F5299C"/>
    <w:rsid w:val="00F52AE9"/>
    <w:rsid w:val="00F5445B"/>
    <w:rsid w:val="00F54474"/>
    <w:rsid w:val="00F5548B"/>
    <w:rsid w:val="00F566BF"/>
    <w:rsid w:val="00F57469"/>
    <w:rsid w:val="00F57622"/>
    <w:rsid w:val="00F6282E"/>
    <w:rsid w:val="00F6300D"/>
    <w:rsid w:val="00F66BD1"/>
    <w:rsid w:val="00F66D59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6B0E"/>
    <w:rsid w:val="00FB6BDC"/>
    <w:rsid w:val="00FC1CEE"/>
    <w:rsid w:val="00FC1CFD"/>
    <w:rsid w:val="00FC623B"/>
    <w:rsid w:val="00FC6F18"/>
    <w:rsid w:val="00FD068B"/>
    <w:rsid w:val="00FD5085"/>
    <w:rsid w:val="00FD6385"/>
    <w:rsid w:val="00FE0AB3"/>
    <w:rsid w:val="00FE2D66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5F74F9E7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qFormat="1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620B3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F46B3A"/>
    <w:pPr>
      <w:numPr>
        <w:numId w:val="34"/>
      </w:numPr>
      <w:spacing w:beforeLines="50" w:before="120" w:afterLines="50" w:after="120"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7C752D"/>
    <w:pPr>
      <w:keepNext/>
      <w:keepLines/>
      <w:numPr>
        <w:ilvl w:val="1"/>
        <w:numId w:val="34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856E9E"/>
    <w:pPr>
      <w:keepNext/>
      <w:keepLines/>
      <w:numPr>
        <w:ilvl w:val="2"/>
        <w:numId w:val="34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4">
    <w:name w:val="caption"/>
    <w:basedOn w:val="a"/>
    <w:link w:val="a5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6">
    <w:name w:val="footer"/>
    <w:basedOn w:val="a"/>
    <w:link w:val="a7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7">
    <w:name w:val="页脚 字符"/>
    <w:link w:val="a6"/>
    <w:uiPriority w:val="99"/>
    <w:rsid w:val="00BB2F26"/>
    <w:rPr>
      <w:sz w:val="18"/>
      <w:szCs w:val="18"/>
    </w:rPr>
  </w:style>
  <w:style w:type="paragraph" w:styleId="a8">
    <w:name w:val="Title"/>
    <w:basedOn w:val="a"/>
    <w:next w:val="a"/>
    <w:link w:val="a9"/>
    <w:autoRedefine/>
    <w:qFormat/>
    <w:rsid w:val="007B3BE5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9">
    <w:name w:val="标题 字符"/>
    <w:basedOn w:val="a0"/>
    <w:link w:val="a8"/>
    <w:rsid w:val="007B3BE5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F46B3A"/>
    <w:rPr>
      <w:b/>
      <w:bCs/>
      <w:kern w:val="44"/>
      <w:sz w:val="28"/>
      <w:szCs w:val="44"/>
    </w:rPr>
  </w:style>
  <w:style w:type="table" w:styleId="aa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5">
    <w:name w:val="题注 字符"/>
    <w:basedOn w:val="a0"/>
    <w:link w:val="a4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rsid w:val="007C752D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856E9E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C06CA5"/>
    <w:pPr>
      <w:spacing w:beforeLines="50" w:before="120" w:afterLines="50" w:after="120" w:line="240" w:lineRule="exact"/>
      <w:ind w:left="440" w:hanging="440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C06CA5"/>
    <w:rPr>
      <w:noProof/>
      <w:szCs w:val="24"/>
    </w:rPr>
  </w:style>
  <w:style w:type="table" w:styleId="21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b">
    <w:name w:val="footnote reference"/>
    <w:basedOn w:val="a0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c">
    <w:name w:val="表格"/>
    <w:basedOn w:val="a0"/>
    <w:rsid w:val="00A240C2"/>
    <w:rPr>
      <w:b/>
      <w:bCs/>
      <w:sz w:val="22"/>
    </w:rPr>
  </w:style>
  <w:style w:type="character" w:customStyle="1" w:styleId="ad">
    <w:name w:val="表格内容"/>
    <w:basedOn w:val="a0"/>
    <w:rsid w:val="00A240C2"/>
    <w:rPr>
      <w:sz w:val="18"/>
    </w:rPr>
  </w:style>
  <w:style w:type="paragraph" w:styleId="ae">
    <w:name w:val="List"/>
    <w:basedOn w:val="a"/>
    <w:rsid w:val="0009427A"/>
    <w:pPr>
      <w:spacing w:after="120"/>
    </w:pPr>
    <w:rPr>
      <w:rFonts w:cs="Tahoma"/>
    </w:rPr>
  </w:style>
  <w:style w:type="paragraph" w:styleId="af">
    <w:name w:val="Quote"/>
    <w:basedOn w:val="a"/>
    <w:next w:val="a"/>
    <w:link w:val="af0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0">
    <w:name w:val="引用 字符"/>
    <w:basedOn w:val="a0"/>
    <w:link w:val="af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2"/>
    <w:uiPriority w:val="99"/>
    <w:semiHidden/>
    <w:unhideWhenUsed/>
    <w:rsid w:val="0009427A"/>
  </w:style>
  <w:style w:type="paragraph" w:styleId="af1">
    <w:name w:val="footnote text"/>
    <w:basedOn w:val="a"/>
    <w:link w:val="af2"/>
    <w:rsid w:val="004764C5"/>
    <w:pPr>
      <w:snapToGrid w:val="0"/>
      <w:jc w:val="left"/>
    </w:pPr>
    <w:rPr>
      <w:sz w:val="18"/>
      <w:szCs w:val="18"/>
    </w:rPr>
  </w:style>
  <w:style w:type="character" w:customStyle="1" w:styleId="af2">
    <w:name w:val="脚注文本 字符"/>
    <w:basedOn w:val="a0"/>
    <w:link w:val="af1"/>
    <w:rsid w:val="004764C5"/>
    <w:rPr>
      <w:sz w:val="18"/>
      <w:szCs w:val="18"/>
    </w:rPr>
  </w:style>
  <w:style w:type="character" w:customStyle="1" w:styleId="apple-converted-space">
    <w:name w:val="apple-converted-space"/>
    <w:basedOn w:val="a0"/>
    <w:rsid w:val="00F46B3A"/>
  </w:style>
  <w:style w:type="paragraph" w:customStyle="1" w:styleId="af3">
    <w:name w:val="目录"/>
    <w:basedOn w:val="a"/>
    <w:rsid w:val="00F46B3A"/>
    <w:pPr>
      <w:suppressLineNumbers/>
      <w:spacing w:line="240" w:lineRule="auto"/>
    </w:pPr>
    <w:rPr>
      <w:rFonts w:cs="Tahoma"/>
      <w:sz w:val="21"/>
    </w:rPr>
  </w:style>
  <w:style w:type="paragraph" w:customStyle="1" w:styleId="af4">
    <w:name w:val="居中公式"/>
    <w:basedOn w:val="a"/>
    <w:autoRedefine/>
    <w:rsid w:val="006E18D9"/>
    <w:pPr>
      <w:spacing w:beforeLines="50" w:before="120" w:afterLines="50" w:after="120" w:line="240" w:lineRule="atLeast"/>
      <w:ind w:firstLineChars="83" w:firstLine="199"/>
    </w:pPr>
    <w:rPr>
      <w:rFonts w:cs="宋体"/>
      <w:szCs w:val="20"/>
    </w:rPr>
  </w:style>
  <w:style w:type="paragraph" w:customStyle="1" w:styleId="af5">
    <w:name w:val="居中插图"/>
    <w:basedOn w:val="af4"/>
    <w:autoRedefine/>
    <w:rsid w:val="006E18D9"/>
    <w:pPr>
      <w:ind w:firstLineChars="0" w:firstLine="0"/>
      <w:jc w:val="center"/>
    </w:pPr>
  </w:style>
  <w:style w:type="paragraph" w:customStyle="1" w:styleId="English">
    <w:name w:val="English 强调 正文"/>
    <w:basedOn w:val="a"/>
    <w:link w:val="English0"/>
    <w:autoRedefine/>
    <w:rsid w:val="00F46B3A"/>
    <w:pPr>
      <w:spacing w:line="240" w:lineRule="auto"/>
    </w:pPr>
    <w:rPr>
      <w:rFonts w:eastAsia="Calibri"/>
      <w:sz w:val="21"/>
    </w:rPr>
  </w:style>
  <w:style w:type="character" w:customStyle="1" w:styleId="English0">
    <w:name w:val="English 强调 正文 字符"/>
    <w:basedOn w:val="a0"/>
    <w:link w:val="English"/>
    <w:rsid w:val="00F46B3A"/>
    <w:rPr>
      <w:rFonts w:eastAsia="Calibri"/>
      <w:sz w:val="21"/>
      <w:szCs w:val="24"/>
    </w:rPr>
  </w:style>
  <w:style w:type="paragraph" w:customStyle="1" w:styleId="msonormal0">
    <w:name w:val="msonormal"/>
    <w:basedOn w:val="a"/>
    <w:rsid w:val="00F46B3A"/>
    <w:pPr>
      <w:widowControl/>
      <w:spacing w:before="100" w:beforeAutospacing="1" w:after="100" w:afterAutospacing="1" w:line="240" w:lineRule="auto"/>
      <w:jc w:val="left"/>
    </w:pPr>
    <w:rPr>
      <w:rFonts w:ascii="宋体" w:hAnsi="宋体" w:cs="宋体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3.png"/><Relationship Id="rId18" Type="http://schemas.openxmlformats.org/officeDocument/2006/relationships/image" Target="media/image8.emf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image" Target="media/image7.emf"/><Relationship Id="rId2" Type="http://schemas.openxmlformats.org/officeDocument/2006/relationships/numbering" Target="numbering.xml"/><Relationship Id="rId16" Type="http://schemas.openxmlformats.org/officeDocument/2006/relationships/image" Target="media/image6.emf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5" Type="http://schemas.openxmlformats.org/officeDocument/2006/relationships/image" Target="media/image5.emf"/><Relationship Id="rId10" Type="http://schemas.openxmlformats.org/officeDocument/2006/relationships/footer" Target="footer2.xml"/><Relationship Id="rId19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image" Target="media/image4.em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9860123-E44F-4A27-A24E-7465A70B0F0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</TotalTime>
  <Pages>41</Pages>
  <Words>11287</Words>
  <Characters>48990</Characters>
  <Application>Microsoft Office Word</Application>
  <DocSecurity>0</DocSecurity>
  <PresentationFormat/>
  <Lines>4899</Lines>
  <Paragraphs>4636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556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数值计算实验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 鹏</cp:lastModifiedBy>
  <cp:revision>8</cp:revision>
  <cp:lastPrinted>2018-03-21T11:20:00Z</cp:lastPrinted>
  <dcterms:created xsi:type="dcterms:W3CDTF">2018-07-19T00:58:00Z</dcterms:created>
  <dcterms:modified xsi:type="dcterms:W3CDTF">2018-07-19T01:29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